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9070D6" w14:textId="77777777" w:rsidR="0033587B" w:rsidRPr="004F0763" w:rsidRDefault="0033587B" w:rsidP="0033587B">
      <w:pPr>
        <w:rPr>
          <w:rFonts w:asciiTheme="minorHAnsi" w:hAnsiTheme="minorHAnsi" w:cstheme="minorHAnsi"/>
          <w:b/>
          <w:bCs/>
          <w:lang w:val="en-US"/>
        </w:rPr>
      </w:pPr>
      <w:r w:rsidRPr="004F0763">
        <w:rPr>
          <w:rFonts w:asciiTheme="minorHAnsi" w:hAnsiTheme="minorHAnsi" w:cstheme="minorHAnsi"/>
          <w:b/>
          <w:bCs/>
          <w:lang w:val="en-US"/>
        </w:rPr>
        <w:t>Introduction</w:t>
      </w:r>
    </w:p>
    <w:p w14:paraId="60458E2B" w14:textId="77777777" w:rsidR="0033587B" w:rsidRPr="004F0763" w:rsidRDefault="0033587B" w:rsidP="0033587B">
      <w:pPr>
        <w:rPr>
          <w:rFonts w:asciiTheme="minorHAnsi" w:hAnsiTheme="minorHAnsi" w:cstheme="minorHAnsi"/>
          <w:lang w:val="en-US"/>
        </w:rPr>
      </w:pPr>
      <w:commentRangeStart w:id="0"/>
      <w:r w:rsidRPr="004F0763">
        <w:rPr>
          <w:rFonts w:asciiTheme="minorHAnsi" w:hAnsiTheme="minorHAnsi" w:cstheme="minorHAnsi"/>
          <w:lang w:val="en-US"/>
        </w:rPr>
        <w:t>Tropical</w:t>
      </w:r>
      <w:commentRangeEnd w:id="0"/>
      <w:r w:rsidR="0083795E">
        <w:rPr>
          <w:rStyle w:val="CommentReference"/>
          <w:rFonts w:asciiTheme="minorHAnsi" w:eastAsiaTheme="minorHAnsi" w:hAnsiTheme="minorHAnsi" w:cstheme="minorBidi"/>
          <w:lang w:eastAsia="en-US"/>
        </w:rPr>
        <w:commentReference w:id="0"/>
      </w:r>
      <w:r w:rsidRPr="004F0763">
        <w:rPr>
          <w:rFonts w:asciiTheme="minorHAnsi" w:hAnsiTheme="minorHAnsi" w:cstheme="minorHAnsi"/>
          <w:lang w:val="en-US"/>
        </w:rPr>
        <w:t xml:space="preserve"> species, which account for the majority of global biodiversity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38/35012228","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container-title":"Nature","id":"ITEM-1","issue":"6783","issued":{"date-parts":[["2000","5","11"]]},"page":"220-227","publisher":"Nature Publishing Group","title":"Global patterns in biodiversity","type":"article","volume":"405"},"uris":["http://www.mendeley.com/documents/?uuid=a4059b08-5288-3e35-9505-181a45f9743d"]}],"mendeley":{"formattedCitation":"(Gaston 2000)","plainTextFormattedCitation":"(Gaston 2000)","previouslyFormattedCitation":"(Gaston 2000)"},"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Gaston 2000)</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are expected to be particularly vulnerable to </w:t>
      </w:r>
      <w:commentRangeStart w:id="1"/>
      <w:r w:rsidRPr="004F0763">
        <w:rPr>
          <w:rFonts w:asciiTheme="minorHAnsi" w:hAnsiTheme="minorHAnsi" w:cstheme="minorHAnsi"/>
          <w:lang w:val="en-US"/>
        </w:rPr>
        <w:t>warming</w:t>
      </w:r>
      <w:commentRangeEnd w:id="1"/>
      <w:r w:rsidR="0083795E">
        <w:rPr>
          <w:rStyle w:val="CommentReference"/>
          <w:rFonts w:asciiTheme="minorHAnsi" w:eastAsiaTheme="minorHAnsi" w:hAnsiTheme="minorHAnsi" w:cstheme="minorBidi"/>
          <w:lang w:eastAsia="en-US"/>
        </w:rPr>
        <w:commentReference w:id="1"/>
      </w:r>
      <w:r w:rsidRPr="004F0763">
        <w:rPr>
          <w:rFonts w:asciiTheme="minorHAnsi" w:hAnsiTheme="minorHAnsi" w:cstheme="minorHAnsi"/>
          <w:lang w:val="en-US"/>
        </w:rPr>
        <w:t xml:space="preserve">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38/s41586-020-2189-9","ISSN":"0028-0836","abstract":"As anthropogenic climate change continues the risks to biodiversity will increase over time, with future projections indicating that a potentially catastrophic loss of global biodiversity is on the horizon1–3. However, our understanding of when and how abruptly this climate-driven disruption of biodiversity will occur is limited because biodiversity forecasts typically focus on individual snapshots of the future. Here we use annual projections (from 1850 to 2100) of temperature and precipitation across the ranges of more than 30,000 marine and terrestrial species to estimate the timing of their exposure to potentially dangerous climate conditions. We project that future disruption of ecological assemblages as a result of climate change will be abrupt, because within any given ecological assemblage the exposure of most species to climate conditions beyond their realized niche limits occurs almost simultaneously. Under a high-emissions scenario (representative concentration pathway (RCP) 8.5), such abrupt exposure events begin before 2030 in tropical oceans and spread to tropical forests and higher latitudes by 2050. If global warming is kept below 2 °C, less than 2% of assemblages globally are projected to undergo abrupt exposure events of more than 20% of their constituent species; however, the risk accelerates with the magnitude of warming, threatening 15% of assemblages at 4 °C, with similar levels of risk in protected and unprotected areas. These results highlight the impending risk of sudden and severe biodiversity losses from climate change and provide a framework for predicting both when and where these events may occur. Using annual projections of temperature and precipitation to estimate when species will be exposed to potentially harmful climate conditions reveals that disruption of ecological assemblages as a result of climate change will be abrupt and could start as early as the current decade.","author":[{"dropping-particle":"","family":"Trisos","given":"Christopher H.","non-dropping-particle":"","parse-names":false,"suffix":""},{"dropping-particle":"","family":"Merow","given":"Cory","non-dropping-particle":"","parse-names":false,"suffix":""},{"dropping-particle":"","family":"Pigot","given":"Alex L.","non-dropping-particle":"","parse-names":false,"suffix":""}],"container-title":"Nature","id":"ITEM-1","issued":{"date-parts":[["2020","4","8"]]},"page":"1-6","publisher":"Nature Publishing Group","title":"The projected timing of abrupt ecological disruption from climate change","type":"article-journal"},"uris":["http://www.mendeley.com/documents/?uuid=9496ebc8-9494-31bd-9375-3953aa0a738d"]},{"id":"ITEM-2","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2","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3","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3","issue":"18","issued":{"date-parts":[["2008","5","6"]]},"page":"6668-6672","publisher":"National Academy of Sciences","title":"Impacts of climate warming on terrestrial ectotherms across latitude","type":"article-journal","volume":"105"},"uris":["http://www.mendeley.com/documents/?uuid=a4ded3da-faa1-35c9-92a5-8209db87cb05"]},{"id":"ITEM-4","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4","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Colwell et al. 2008; Deutsch et al. 2008a; Diamond et al. 2012; Trisos, Merow, and Pigot 2020)","plainTextFormattedCitation":"(Colwell et al. 2008; Deutsch et al. 2008a; Diamond et al. 2012; Trisos, Merow, and Pigot 2020)","previouslyFormattedCitation":"(Colwell et al. 2008; Deutsch et al. 2008a; Diamond et al. 2012; Trisos, Merow, and Pigot 2020)"},"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Colwell et al. 2008; Deutsch et al. 2008a; Diamond et al. 2012; Trisos, Merow, and Pigot 2020)</w:t>
      </w:r>
      <w:r w:rsidRPr="004F0763">
        <w:rPr>
          <w:rFonts w:asciiTheme="minorHAnsi" w:hAnsiTheme="minorHAnsi" w:cstheme="minorHAnsi"/>
          <w:lang w:val="en-US"/>
        </w:rPr>
        <w:fldChar w:fldCharType="end"/>
      </w:r>
      <w:r w:rsidRPr="004F0763">
        <w:rPr>
          <w:rFonts w:asciiTheme="minorHAnsi" w:hAnsiTheme="minorHAnsi" w:cstheme="minorHAnsi"/>
          <w:lang w:val="en-US"/>
        </w:rPr>
        <w:t>. Tropical species have narrower thermal tolerance ranges</w:t>
      </w:r>
      <w:del w:id="2" w:author="Eleanor Bath" w:date="2020-08-06T10:54:00Z">
        <w:r w:rsidDel="0083795E">
          <w:rPr>
            <w:rFonts w:asciiTheme="minorHAnsi" w:hAnsiTheme="minorHAnsi" w:cstheme="minorHAnsi"/>
            <w:lang w:val="en-US"/>
          </w:rPr>
          <w:delText>. As the result</w:delText>
        </w:r>
      </w:del>
      <w:r>
        <w:rPr>
          <w:rFonts w:asciiTheme="minorHAnsi" w:hAnsiTheme="minorHAnsi" w:cstheme="minorHAnsi"/>
          <w:lang w:val="en-US"/>
        </w:rPr>
        <w:t>,</w:t>
      </w:r>
      <w:ins w:id="3" w:author="Eleanor Bath" w:date="2020-08-06T10:54:00Z">
        <w:r w:rsidR="0083795E">
          <w:rPr>
            <w:rFonts w:asciiTheme="minorHAnsi" w:hAnsiTheme="minorHAnsi" w:cstheme="minorHAnsi"/>
            <w:lang w:val="en-US"/>
          </w:rPr>
          <w:t xml:space="preserve"> so</w:t>
        </w:r>
      </w:ins>
      <w:r>
        <w:rPr>
          <w:rFonts w:asciiTheme="minorHAnsi" w:hAnsiTheme="minorHAnsi" w:cstheme="minorHAnsi"/>
          <w:lang w:val="en-US"/>
        </w:rPr>
        <w:t xml:space="preserve"> they are</w:t>
      </w:r>
      <w:r w:rsidRPr="004F0763">
        <w:rPr>
          <w:rFonts w:asciiTheme="minorHAnsi" w:hAnsiTheme="minorHAnsi" w:cstheme="minorHAnsi"/>
          <w:lang w:val="en-US"/>
        </w:rPr>
        <w:t xml:space="preserve"> more likely to experience </w:t>
      </w:r>
      <w:del w:id="4" w:author="Eleanor Bath" w:date="2020-08-06T10:58:00Z">
        <w:r w:rsidRPr="004F0763" w:rsidDel="0083795E">
          <w:rPr>
            <w:rFonts w:asciiTheme="minorHAnsi" w:hAnsiTheme="minorHAnsi" w:cstheme="minorHAnsi"/>
            <w:lang w:val="en-US"/>
          </w:rPr>
          <w:delText xml:space="preserve">environmental </w:delText>
        </w:r>
      </w:del>
      <w:r w:rsidRPr="004F0763">
        <w:rPr>
          <w:rFonts w:asciiTheme="minorHAnsi" w:hAnsiTheme="minorHAnsi" w:cstheme="minorHAnsi"/>
          <w:lang w:val="en-US"/>
        </w:rPr>
        <w:t xml:space="preserve">temperatures exceeding their upper limit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476364ab-a577-328d-98de-dbf7de7c9759"]},{"id":"ITEM-3","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3","issue":"40","issued":{"date-parts":[["2012"]]},"page":"16228-16233","title":"Upper thermal limits of Drosophila are linked to species distributions and strongly constrained phylogenetically","type":"article-journal","volume":"109"},"uris":["http://www.mendeley.com/documents/?uuid=fda03cb5-0910-39da-97ce-ca7e1c3ab356"]}],"mendeley":{"formattedCitation":"(Deutsch et al. 2008b; Kellermann, Overgaard, et al. 2012; Khaliq et al. 2014)","plainTextFormattedCitation":"(Deutsch et al. 2008b; Kellermann, Overgaard, et al. 2012; Khaliq et al. 2014)","previouslyFormattedCitation":"(Deutsch et al. 2008b; Kellermann, Overgaard, et al. 2012; Khaliq et al. 2014)"},"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Deutsch et al. 2008b; Kellermann, Overgaard, et al. 2012; Khaliq et al. 2014)</w:t>
      </w:r>
      <w:r w:rsidRPr="004F0763">
        <w:rPr>
          <w:rFonts w:asciiTheme="minorHAnsi" w:hAnsiTheme="minorHAnsi" w:cstheme="minorHAnsi"/>
          <w:lang w:val="en-US"/>
        </w:rPr>
        <w:fldChar w:fldCharType="end"/>
      </w:r>
      <w:ins w:id="5" w:author="Eleanor Bath" w:date="2020-08-06T10:55:00Z">
        <w:r w:rsidR="0083795E">
          <w:rPr>
            <w:rFonts w:asciiTheme="minorHAnsi" w:hAnsiTheme="minorHAnsi" w:cstheme="minorHAnsi"/>
            <w:lang w:val="en-US"/>
          </w:rPr>
          <w:t>.</w:t>
        </w:r>
      </w:ins>
      <w:del w:id="6" w:author="Eleanor Bath" w:date="2020-08-06T10:55:00Z">
        <w:r w:rsidDel="0083795E">
          <w:rPr>
            <w:rFonts w:asciiTheme="minorHAnsi" w:hAnsiTheme="minorHAnsi" w:cstheme="minorHAnsi"/>
            <w:lang w:val="en-US"/>
          </w:rPr>
          <w:delText>,</w:delText>
        </w:r>
      </w:del>
      <w:r>
        <w:rPr>
          <w:rFonts w:asciiTheme="minorHAnsi" w:hAnsiTheme="minorHAnsi" w:cstheme="minorHAnsi"/>
          <w:lang w:val="en-US"/>
        </w:rPr>
        <w:t xml:space="preserve"> </w:t>
      </w:r>
      <w:del w:id="7" w:author="Eleanor Bath" w:date="2020-08-06T10:55:00Z">
        <w:r w:rsidDel="0083795E">
          <w:rPr>
            <w:rFonts w:asciiTheme="minorHAnsi" w:hAnsiTheme="minorHAnsi" w:cstheme="minorHAnsi"/>
            <w:lang w:val="en-US"/>
          </w:rPr>
          <w:delText xml:space="preserve">and </w:delText>
        </w:r>
        <w:commentRangeStart w:id="8"/>
        <w:r w:rsidDel="0083795E">
          <w:rPr>
            <w:rFonts w:asciiTheme="minorHAnsi" w:hAnsiTheme="minorHAnsi" w:cstheme="minorHAnsi"/>
            <w:lang w:val="en-US"/>
          </w:rPr>
          <w:delText>t</w:delText>
        </w:r>
      </w:del>
      <w:ins w:id="9" w:author="Eleanor Bath" w:date="2020-08-06T10:55:00Z">
        <w:r w:rsidR="0083795E">
          <w:rPr>
            <w:rFonts w:asciiTheme="minorHAnsi" w:hAnsiTheme="minorHAnsi" w:cstheme="minorHAnsi"/>
            <w:lang w:val="en-US"/>
          </w:rPr>
          <w:t>T</w:t>
        </w:r>
      </w:ins>
      <w:r w:rsidRPr="004F0763">
        <w:rPr>
          <w:rFonts w:asciiTheme="minorHAnsi" w:hAnsiTheme="minorHAnsi" w:cstheme="minorHAnsi"/>
          <w:lang w:val="en-US"/>
        </w:rPr>
        <w:t>hey may</w:t>
      </w:r>
      <w:r>
        <w:rPr>
          <w:rFonts w:asciiTheme="minorHAnsi" w:hAnsiTheme="minorHAnsi" w:cstheme="minorHAnsi"/>
          <w:lang w:val="en-US"/>
        </w:rPr>
        <w:t xml:space="preserve"> </w:t>
      </w:r>
      <w:r w:rsidRPr="004F0763">
        <w:rPr>
          <w:rFonts w:asciiTheme="minorHAnsi" w:hAnsiTheme="minorHAnsi" w:cstheme="minorHAnsi"/>
          <w:lang w:val="en-US"/>
        </w:rPr>
        <w:t>be</w:t>
      </w:r>
      <w:r>
        <w:rPr>
          <w:rFonts w:asciiTheme="minorHAnsi" w:hAnsiTheme="minorHAnsi" w:cstheme="minorHAnsi"/>
          <w:lang w:val="en-US"/>
        </w:rPr>
        <w:t xml:space="preserve"> </w:t>
      </w:r>
      <w:del w:id="10" w:author="Eleanor Bath" w:date="2020-08-06T10:55:00Z">
        <w:r w:rsidDel="0083795E">
          <w:rPr>
            <w:rFonts w:asciiTheme="minorHAnsi" w:hAnsiTheme="minorHAnsi" w:cstheme="minorHAnsi"/>
            <w:lang w:val="en-US"/>
          </w:rPr>
          <w:delText>as well</w:delText>
        </w:r>
        <w:r w:rsidRPr="004F0763" w:rsidDel="0083795E">
          <w:rPr>
            <w:rFonts w:asciiTheme="minorHAnsi" w:hAnsiTheme="minorHAnsi" w:cstheme="minorHAnsi"/>
            <w:lang w:val="en-US"/>
          </w:rPr>
          <w:delText xml:space="preserve"> </w:delText>
        </w:r>
      </w:del>
      <w:r w:rsidRPr="004F0763">
        <w:rPr>
          <w:rFonts w:asciiTheme="minorHAnsi" w:hAnsiTheme="minorHAnsi" w:cstheme="minorHAnsi"/>
          <w:lang w:val="en-US"/>
        </w:rPr>
        <w:t xml:space="preserve">unable to disperse far and fast enough to bridge the large gaps between their current and projected range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mendeley":{"formattedCitation":"(Colwell et al. 2008)","plainTextFormattedCitation":"(Colwell et al. 2008)","previouslyFormattedCitation":"(Colwell et al. 2008)"},"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Colwell et al. 2008)</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t>
      </w:r>
      <w:commentRangeStart w:id="11"/>
      <w:r w:rsidRPr="004F0763">
        <w:rPr>
          <w:rFonts w:asciiTheme="minorHAnsi" w:hAnsiTheme="minorHAnsi" w:cstheme="minorHAnsi"/>
          <w:lang w:val="en-US"/>
        </w:rPr>
        <w:t xml:space="preserve">As species’ distributions shifts poleward or upslope following climate change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73/pnas.1318190111","ISSN":"10916490","abstract":"Temperate-zone species have responded to warming temperatures by shifting their distributions poleward and upslope. Thermal tolerance data suggests that tropical species may respond to warming temperatures even more strongly than temperate-zone species, but this prediction has yet to be tested. We addressed this data gap by conducting resurveys to measure distributional responses to temperature increases in the elevational limits of the avifaunas of two geographically and faunally independent New Guinean mountains, Mt. Karimui and Karkar Island, 47 and 44 y after they were originally surveyed. Although species richness is roughly five times greater on mainland Mt. Karimui than oceanic Karkar Island, distributional shifts at both sites were similar: upslope shifts averaged 113 m (Mt. Karimui) and 152 m (Karkar Island) for upper limits and 95 m (Mt. Karimui) and 123 m (Karkar Island) for lower limits. We incorporated these results into a metaanalysis to compare distributional responses of tropical species with those of temperate-zone species, finding that average upslope shifts in tropical montane species match local temperature increases significantly more closely than in temperate-zone montane species. That tropical species appear to be strong responders has global conservation implications and provides empirical support to hitherto untested models that predict widespread extinctions in upperelevation tropical endemics with small ranges.","author":[{"dropping-particle":"","family":"Freeman","given":"Benjamin G.","non-dropping-particle":"","parse-names":false,"suffix":""},{"dropping-particle":"","family":"Class Freeman","given":"Alexandra M.","non-dropping-particle":"","parse-names":false,"suffix":""}],"container-title":"Proceedings of the National Academy of Sciences of the United States of America","id":"ITEM-1","issue":"12","issued":{"date-parts":[["2014","3","25"]]},"page":"4490-4494","publisher":"National Academy of Sciences","title":"Rapid upslope shifts in New Guinean birds illustrate strong distributional responses of tropical montane species to global warming","type":"article-journal","volume":"111"},"uris":["http://www.mendeley.com/documents/?uuid=2d72b568-d7da-3c82-8923-0aa6fa53ae41"]}],"mendeley":{"formattedCitation":"(Freeman and Class Freeman 2014)","plainTextFormattedCitation":"(Freeman and Class Freeman 2014)","previouslyFormattedCitation":"(Freeman and Class Freeman 2014)"},"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Freeman and Class Freeman 2014)</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no species source pools are available to replace climatically displaced or declining species in the tropical lowland ecosystem </w:t>
      </w:r>
      <w:commentRangeEnd w:id="8"/>
      <w:r w:rsidR="0083795E">
        <w:rPr>
          <w:rStyle w:val="CommentReference"/>
          <w:rFonts w:asciiTheme="minorHAnsi" w:eastAsiaTheme="minorHAnsi" w:hAnsiTheme="minorHAnsi" w:cstheme="minorBidi"/>
          <w:lang w:eastAsia="en-US"/>
        </w:rPr>
        <w:commentReference w:id="8"/>
      </w:r>
      <w:commentRangeEnd w:id="11"/>
      <w:r w:rsidR="0083795E">
        <w:rPr>
          <w:rStyle w:val="CommentReference"/>
          <w:rFonts w:asciiTheme="minorHAnsi" w:eastAsiaTheme="minorHAnsi" w:hAnsiTheme="minorHAnsi" w:cstheme="minorBidi"/>
          <w:lang w:eastAsia="en-US"/>
        </w:rPr>
        <w:commentReference w:id="11"/>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page":"15-28","publisher":"Blackwell Publishing Ltd","title":"Climate-related range shifts - a global multidimensional synthesis and new research directions","type":"article-journal","volume":"38"},"uris":["http://www.mendeley.com/documents/?uuid=dcc69e23-8fc0-3a2c-bcff-5d24c73602ec"]}],"mendeley":{"formattedCitation":"(Colwell et al. 2008; Lenoir and Svenning 2015)","plainTextFormattedCitation":"(Colwell et al. 2008; Lenoir and Svenning 2015)","previouslyFormattedCitation":"(Colwell et al. 2008; Lenoir and Svenning 2015)"},"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Colwell et al. 2008; Lenoir and Svenning 2015)</w:t>
      </w:r>
      <w:r w:rsidRPr="004F0763">
        <w:rPr>
          <w:rFonts w:asciiTheme="minorHAnsi" w:hAnsiTheme="minorHAnsi" w:cstheme="minorHAnsi"/>
          <w:lang w:val="en-US"/>
        </w:rPr>
        <w:fldChar w:fldCharType="end"/>
      </w:r>
      <w:r w:rsidRPr="004F0763">
        <w:rPr>
          <w:rFonts w:asciiTheme="minorHAnsi" w:hAnsiTheme="minorHAnsi" w:cstheme="minorHAnsi"/>
          <w:lang w:val="en-US"/>
        </w:rPr>
        <w:t>.</w:t>
      </w:r>
      <w:r>
        <w:rPr>
          <w:rFonts w:asciiTheme="minorHAnsi" w:hAnsiTheme="minorHAnsi" w:cstheme="minorHAnsi"/>
          <w:lang w:val="en-US"/>
        </w:rPr>
        <w:t xml:space="preserve"> </w:t>
      </w:r>
      <w:r w:rsidRPr="004F0763">
        <w:rPr>
          <w:rFonts w:asciiTheme="minorHAnsi" w:hAnsiTheme="minorHAnsi" w:cstheme="minorHAnsi"/>
          <w:lang w:val="en-US"/>
        </w:rPr>
        <w:t xml:space="preserve">Consequently, tropical regions face a higher risk of biodiversity attrition based on features of the residents’ thermal performance. </w:t>
      </w:r>
    </w:p>
    <w:p w14:paraId="676BEBF3" w14:textId="5EB356CD" w:rsidR="0033587B" w:rsidRPr="004F0763" w:rsidRDefault="0033587B" w:rsidP="0033587B">
      <w:pPr>
        <w:ind w:firstLine="720"/>
        <w:rPr>
          <w:rFonts w:asciiTheme="minorHAnsi" w:hAnsiTheme="minorHAnsi" w:cstheme="minorHAnsi"/>
          <w:lang w:val="en-US"/>
        </w:rPr>
      </w:pPr>
      <w:commentRangeStart w:id="12"/>
      <w:r w:rsidRPr="004F0763">
        <w:rPr>
          <w:rFonts w:asciiTheme="minorHAnsi" w:hAnsiTheme="minorHAnsi" w:cstheme="minorHAnsi"/>
          <w:lang w:val="en-US"/>
        </w:rPr>
        <w:t>Nevertheless,</w:t>
      </w:r>
      <w:commentRangeEnd w:id="12"/>
      <w:r w:rsidR="009C25F0">
        <w:rPr>
          <w:rStyle w:val="CommentReference"/>
          <w:rFonts w:asciiTheme="minorHAnsi" w:eastAsiaTheme="minorHAnsi" w:hAnsiTheme="minorHAnsi" w:cstheme="minorBidi"/>
          <w:lang w:eastAsia="en-US"/>
        </w:rPr>
        <w:commentReference w:id="12"/>
      </w:r>
      <w:r w:rsidRPr="004F0763">
        <w:rPr>
          <w:rFonts w:asciiTheme="minorHAnsi" w:hAnsiTheme="minorHAnsi" w:cstheme="minorHAnsi"/>
          <w:lang w:val="en-US"/>
        </w:rPr>
        <w:t xml:space="preserve"> the impact of the projected warming will differ if the species’ distribution is not constrained by the environmental temperature but other factors. </w:t>
      </w:r>
      <w:commentRangeStart w:id="13"/>
      <w:r w:rsidRPr="004F0763">
        <w:rPr>
          <w:rFonts w:asciiTheme="minorHAnsi" w:hAnsiTheme="minorHAnsi" w:cstheme="minorHAnsi"/>
          <w:lang w:val="en-US"/>
        </w:rPr>
        <w:t xml:space="preserve">For example, drought may instead be a more important environmental constrain than temperature in tropical lowland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5","3"]]},"page":"80-82","publisher":"Nature Publishing Group","title":"Drought sensitivity shapes species distribution patterns in tropical forests","type":"article-journal","volume":"447"},"uris":["http://www.mendeley.com/documents/?uuid=099bbf79-2a94-3595-a567-93d5eb5aae6e"]}],"mendeley":{"formattedCitation":"(Engelbrecht et al. 2007)","plainTextFormattedCitation":"(Engelbrecht et al. 2007)","previouslyFormattedCitation":"(Engelbrecht et al. 2007)"},"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Engelbrecht et al. 2007)</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Behavioral thermoregulation on heterogeneous landscape could increase resilience to warming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98/rspb.2014.1264","ISSN":"14712954","abstract":"Difficulty in characterizing the relationship between climatic variability and climate change vulnerability arises when we consider the multiple scales at which this variation occurs, be it temporal (from minute to annual) or spatial (from centimetres to kilometres). We studied populations of a single widely distributed butterfly species, Chlosyne lacinia, to examine the physiological, morphological, thermoregulatory and biophysical underpinnings of adaptation to tropical and temperate climates. Microclimatic and morphological data along with a biophysical model documented the importance of solar radiation in predicting butterfly body temperature. We also integrated the biophysics with a physiologically based insect fitness model to quantify the influence of solar radiation, morphology and behaviour on warming impact projections. While warming is projected to have some detrimental impacts on tropical ectotherms, fitness impacts in this study are not as negative as models that assume body and air temperature equivalence would suggest. We additionally show that behavioural thermoregulation can diminish direct warming impacts, though indirect thermoregulatory consequences could further complicate predictions. With these results, at multiple spatial and temporal scales, we show the importance of biophysics and behaviour for studying biodiversity consequences of global climate change, and stress that tropical climate change impacts are likely to be context-dependent. © 2014 The Authors.","author":[{"dropping-particle":"","family":"Bonebrake","given":"Timothy C.","non-dropping-particle":"","parse-names":false,"suffix":""},{"dropping-particle":"","family":"Boggs","given":"Carol L.","non-dropping-particle":"","parse-names":false,"suffix":""},{"dropping-particle":"","family":"Stamberger","given":"Jeannie A.","non-dropping-particle":"","parse-names":false,"suffix":""},{"dropping-particle":"","family":"Deutsch","given":"Curtis A.","non-dropping-particle":"","parse-names":false,"suffix":""},{"dropping-particle":"","family":"Ehrlich","given":"Paul R.","non-dropping-particle":"","parse-names":false,"suffix":""}],"container-title":"Proceedings of the Royal Society B: Biological Sciences","id":"ITEM-1","issue":"1793","issued":{"date-parts":[["2014","10","22"]]},"page":"20141264","publisher":"Royal Society of London","title":"From global change to a butterfly flapping: Biophysics and behaviour affect tropical climate change impacts","type":"article-journal","volume":"281"},"uris":["http://www.mendeley.com/documents/?uuid=d268a704-f56d-35e2-aee9-c4cde2b279dd"]},{"id":"ITEM-2","itemData":{"DOI":"10.1073/pnas.0808913106","ISSN":"00278424","abstract":"Increasing concern about the impacts of global warming on biodiversity has stimulated extensive discussion, but methods to translate broad-scale shifts in climate into direct impacts on living animals remain simplistic. A key missing element from models of climatic change impacts on animals is the buffering influence of behavioral thermoregulation. Here, we show how behavioral and mass/energy balance models can be combined with spatial data on climate, topography, and vegetation to predict impacts of increased air temperature on thermoregulating ectotherms such as reptiles and insects (a large portion of global biodiversity). We show that for most \"cold-blooded\" terrestrial animals, the primary thermal challenge is not to attain high body temperatures (although this is important in temperate environments) but to stay cool (particularly in tropical and desert areas, where ectotherm biodiversity is greatest). The impact of climate warming on thermoregulating ectotherms will depend critically on how changes in vegetation cover alter the availability of shade as well as the animals' capacities to alter their seasonal timing of activity and reproduction. Warmer environments also may increase maintenance energy costs while simultaneously constraining activity time, putting pressure on mass and energy budgets. Energy- and mass-balance models provide a general method to integrate the complexity of these direct interactions between organisms and climate into spatial predictions of the impact of climate change on biodiversity. This methodology allows quantitative organism- and habitat-specific assessments of climate change impacts.","author":[{"dropping-particle":"","family":"Kearney","given":"Michael","non-dropping-particle":"","parse-names":false,"suffix":""},{"dropping-particle":"","family":"Shine","given":"Richard","non-dropping-particle":"","parse-names":false,"suffix":""},{"dropping-particle":"","family":"Porter","given":"Warren P.","non-dropping-particle":"","parse-names":false,"suffix":""}],"container-title":"Proceedings of the National Academy of Sciences of the United States of America","id":"ITEM-2","issue":"10","issued":{"date-parts":[["2009","3","10"]]},"page":"3835-3840","publisher":"National Academy of Sciences","title":"The potential for behavioral thermoregulation to buffer \"cold-blooded\" animals against climate warming","type":"article-journal","volume":"106"},"uris":["http://www.mendeley.com/documents/?uuid=31f80185-56e8-34f7-9000-5a2f83366f94"]}],"mendeley":{"formattedCitation":"(Bonebrake et al. 2014; Kearney, Shine, and Porter 2009)","plainTextFormattedCitation":"(Bonebrake et al. 2014; Kearney, Shine, and Porter 2009)","previouslyFormattedCitation":"(Bonebrake et al. 2014; Kearney, Shine, and Porter 2009)"},"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Bonebrake et al. 2014; Kearney, Shine, and Porter 2009)</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Last but not the least, tropical forests are notable for their intense biotic interaction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26/science.aaj1631","ISSN":"10959203","abstract":"Biotic interactions underlie ecosystem structure and function, but predicting interaction outcomes is difficult. We tested the hypothesis that biotic interaction strength increases toward the equator, using a global experiment with model caterpillars to measure predation risk. Across an 11,660-kilometer latitudinal gradient spanning six continents, we found increasing predation toward the equator, with a parallel pattern of increasing predation toward lower elevations. Patterns across both latitude and elevation were driven by arthropod predators, with no systematic trend in attack rates by birds or mammals. These matching gradients at global and regional scales suggest consistent drivers of biotic interaction strength, a finding that needs to be integrated into general theories of herbivory, community organization, and life-history evolution.","author":[{"dropping-particle":"","family":"Roslin","given":"Tomas","non-dropping-particle":"","parse-names":false,"suffix":""},{"dropping-particle":"","family":"Hardwick","given":"Bess","non-dropping-particle":"","parse-names":false,"suffix":""},{"dropping-particle":"","family":"Novotny","given":"Vojtech","non-dropping-particle":"","parse-names":false,"suffix":""},{"dropping-particle":"","family":"Petry","given":"William K.","non-dropping-particle":"","parse-names":false,"suffix":""},{"dropping-particle":"","family":"Andrew","given":"Nigel R.","non-dropping-particle":"","parse-names":false,"suffix":""},{"dropping-particle":"","family":"Asmus","given":"Ashley","non-dropping-particle":"","parse-names":false,"suffix":""},{"dropping-particle":"","family":"Barrio","given":"Isabel C.","non-dropping-particle":"","parse-names":false,"suffix":""},{"dropping-particle":"","family":"Basset","given":"Yves","non-dropping-particle":"","parse-names":false,"suffix":""},{"dropping-particle":"","family":"Boesing","given":"Andrea Larissa","non-dropping-particle":"","parse-names":false,"suffix":""},{"dropping-particle":"","family":"Bonebrake","given":"Timothy C.","non-dropping-particle":"","parse-names":false,"suffix":""},{"dropping-particle":"","family":"Cameron","given":"Erin K.","non-dropping-particle":"","parse-names":false,"suffix":""},{"dropping-particle":"","family":"Dáttilo","given":"Wesley","non-dropping-particle":"","parse-names":false,"suffix":""},{"dropping-particle":"","family":"Donoso","given":"David A.","non-dropping-particle":"","parse-names":false,"suffix":""},{"dropping-particle":"","family":"Drozd","given":"Pavel","non-dropping-particle":"","parse-names":false,"suffix":""},{"dropping-particle":"","family":"Gray","given":"Claudia L.","non-dropping-particle":"","parse-names":false,"suffix":""},{"dropping-particle":"","family":"Hik","given":"David S.","non-dropping-particle":"","parse-names":false,"suffix":""},{"dropping-particle":"","family":"Hill","given":"Sarah J.","non-dropping-particle":"","parse-names":false,"suffix":""},{"dropping-particle":"","family":"Hopkins","given":"Tapani","non-dropping-particle":"","parse-names":false,"suffix":""},{"dropping-particle":"","family":"Huang","given":"Shuyin","non-dropping-particle":"","parse-names":false,"suffix":""},{"dropping-particle":"","family":"Koane","given":"Bonny","non-dropping-particle":"","parse-names":false,"suffix":""},{"dropping-particle":"","family":"Laird-Hopkins","given":"Benita","non-dropping-particle":"","parse-names":false,"suffix":""},{"dropping-particle":"","family":"Laukkanen","given":"Liisa","non-dropping-particle":"","parse-names":false,"suffix":""},{"dropping-particle":"","family":"Lewis","given":"Owen T.","non-dropping-particle":"","parse-names":false,"suffix":""},{"dropping-particle":"","family":"Milne","given":"Sol","non-dropping-particle":"","parse-names":false,"suffix":""},{"dropping-particle":"","family":"Mwesige","given":"Isaiah","non-dropping-particle":"","parse-names":false,"suffix":""},{"dropping-particle":"","family":"Nakamura","given":"Akihiro","non-dropping-particle":"","parse-names":false,"suffix":""},{"dropping-particle":"","family":"Nell","given":"Colleen S.","non-dropping-particle":"","parse-names":false,"suffix":""},{"dropping-particle":"","family":"Nichols","given":"Elizabeth","non-dropping-particle":"","parse-names":false,"suffix":""},{"dropping-particle":"","family":"Prokurat","given":"Alena","non-dropping-particle":"","parse-names":false,"suffix":""},{"dropping-particle":"","family":"Sam","given":"Katerina","non-dropping-particle":"","parse-names":false,"suffix":""},{"dropping-particle":"","family":"Schmidt","given":"Niels M.","non-dropping-particle":"","parse-names":false,"suffix":""},{"dropping-particle":"","family":"Slade","given":"Alison","non-dropping-particle":"","parse-names":false,"suffix":""},{"dropping-particle":"","family":"Slade","given":"Victor","non-dropping-particle":"","parse-names":false,"suffix":""},{"dropping-particle":"","family":"Suchanková","given":"Alžběta","non-dropping-particle":"","parse-names":false,"suffix":""},{"dropping-particle":"","family":"Teder","given":"Tiit","non-dropping-particle":"","parse-names":false,"suffix":""},{"dropping-particle":"","family":"Nouhuys","given":"Saskya","non-dropping-particle":"Van","parse-names":false,"suffix":""},{"dropping-particle":"","family":"Vandvik","given":"Vigdis","non-dropping-particle":"","parse-names":false,"suffix":""},{"dropping-particle":"","family":"Weissflog","given":"Anita","non-dropping-particle":"","parse-names":false,"suffix":""},{"dropping-particle":"","family":"Zhukovich","given":"Vital","non-dropping-particle":"","parse-names":false,"suffix":""},{"dropping-particle":"","family":"Slade","given":"Eleanor M.","non-dropping-particle":"","parse-names":false,"suffix":""}],"container-title":"Science","id":"ITEM-1","issue":"6339","issued":{"date-parts":[["2017","5","19"]]},"page":"742-744","publisher":"American Association for the Advancement of Science","title":"Latitudinal gradients: Higher predation risk for insect prey at low latitudes and elevations","type":"article-journal","volume":"356"},"uris":["http://www.mendeley.com/documents/?uuid=aabdc083-815e-3115-bf60-78df27c0497d"]}],"mendeley":{"formattedCitation":"(Roslin et al. 2017)","plainTextFormattedCitation":"(Roslin et al. 2017)","previouslyFormattedCitation":"(Roslin et al. 2017)"},"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Roslin et al. 2017)</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hich may predominantly drive realized distribution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j.1469-185X.2012.00235.x","ISSN":"14647931","PMID":"22686347","abstract":"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 2012 Cambridge Philosophical Society.","author":[{"dropping-particle":"","family":"Wisz","given":"Mary Susanne","non-dropping-particle":"","parse-names":false,"suffix":""},{"dropping-particle":"","family":"Pottier","given":"Julien","non-dropping-particle":"","parse-names":false,"suffix":""},{"dropping-particle":"","family":"Kissling","given":"W. Daniel","non-dropping-particle":"","parse-names":false,"suffix":""},{"dropping-particle":"","family":"Pellissier","given":"Loïc","non-dropping-particle":"","parse-names":false,"suffix":""},{"dropping-particle":"","family":"Lenoir","given":"Jonathan","non-dropping-particle":"","parse-names":false,"suffix":""},{"dropping-particle":"","family":"Damgaard","given":"Christian F.","non-dropping-particle":"","parse-names":false,"suffix":""},{"dropping-particle":"","family":"Dormann","given":"Carsten F.","non-dropping-particle":"","parse-names":false,"suffix":""},{"dropping-particle":"","family":"Forchhammer","given":"Mads C.","non-dropping-particle":"","parse-names":false,"suffix":""},{"dropping-particle":"","family":"Grytnes","given":"John Arvid","non-dropping-particle":"","parse-names":false,"suffix":""},{"dropping-particle":"","family":"Guisan","given":"Antoine","non-dropping-particle":"","parse-names":false,"suffix":""},{"dropping-particle":"","family":"Heikkinen","given":"Risto K.","non-dropping-particle":"","parse-names":false,"suffix":""},{"dropping-particle":"","family":"Høye","given":"Toke T.","non-dropping-particle":"","parse-names":false,"suffix":""},{"dropping-particle":"","family":"Kühn","given":"Ingolf","non-dropping-particle":"","parse-names":false,"suffix":""},{"dropping-particle":"","family":"Luoto","given":"Miska","non-dropping-particle":"","parse-names":false,"suffix":""},{"dropping-particle":"","family":"Maiorano","given":"Luigi","non-dropping-particle":"","parse-names":false,"suffix":""},{"dropping-particle":"","family":"Nilsson","given":"Marie Charlotte","non-dropping-particle":"","parse-names":false,"suffix":""},{"dropping-particle":"","family":"Normand","given":"Signe","non-dropping-particle":"","parse-names":false,"suffix":""},{"dropping-particle":"","family":"Öckinger","given":"Erik","non-dropping-particle":"","parse-names":false,"suffix":""},{"dropping-particle":"","family":"Schmidt","given":"Niels M.","non-dropping-particle":"","parse-names":false,"suffix":""},{"dropping-particle":"","family":"Termansen","given":"Mette","non-dropping-particle":"","parse-names":false,"suffix":""},{"dropping-particle":"","family":"Timmermann","given":"Allan","non-dropping-particle":"","parse-names":false,"suffix":""},{"dropping-particle":"","family":"Wardle","given":"David A.","non-dropping-particle":"","parse-names":false,"suffix":""},{"dropping-particle":"","family":"Aastrup","given":"Peter","non-dropping-particle":"","parse-names":false,"suffix":""},{"dropping-particle":"","family":"Svenning","given":"Jens Christian","non-dropping-particle":"","parse-names":false,"suffix":""}],"container-title":"Biological Reviews","id":"ITEM-1","issue":"1","issued":{"date-parts":[["2013","2","1"]]},"page":"15-30","publisher":"John Wiley &amp; Sons, Ltd","title":"The role of biotic interactions in shaping distributions and realised assemblages of species: Implications for species distribution modelling","type":"article-journal","volume":"88"},"uris":["http://www.mendeley.com/documents/?uuid=89101fd0-d4a5-315e-b34a-6bd54ed79360"]},{"id":"ITEM-2","itemData":{"DOI":"10.1890/05-0479","ISSN":"00129658","abstract":"Introduced species frequently escape the natural enemies (predators, competitors, and parasites) that limit their distribution and abundance in the native range. This reduction in native predators, competitors, and parasites may result in ecological release in the introduced range. However, biological interactions also can limit the establishment and spread of nonnative populations. The extent to which such biotic resistance occurs is poorly resolved, especially for marine ecosystems. Here we test whether a native predator, the blue crab Callinectes sapidus, affects the abundance and geographic range of the introduced European green crab Carcinus maenas in eastern North America. Both crab species occur in shallow, soft-sediment habitats of bays and estuaries, and their ranges overlap in eastern North America. First, we tested for a negative relationship in the abundances of the two species from trap samples across a 640-km (5.78° latitude) coastal transect. Second, we estimated variation in predation pressure on tethered Carcinus maenas across latitude and as a function of Callinectes sapidus abundance. Third, we measured predation rates on Carcinus maenas by Callinectes sapidus in field and laboratory experiments. Our results support the hypothesis that the native predator Callinectes sapidus provides biotic resistance to invasion and prevents the southward spread and establishment of Carcinus maenas. Within and across bays, Carcinus maenas were significantly less abundant at sites and depths with Callinectes sapidus compared with areas lacking Callinectes sapidus. Moreover, no Carcinus maenas were found in Chesapeake Bay, where Callinectes sapidus were most abundant. Predation of tethered Carcinus maenas increased with Callinectes sapidus abundance. In laboratory and field experiments, Callinectes sapidus preyed readily on Carcinus maenas. Thus, we conclude the predation by Callinectes sapidus, alone or in combination with other factors, limits the abundance and geographic range of an invasive marine species. © 2005 by the Ecological Society of America.","author":[{"dropping-particle":"","family":"DeRivera","given":"Catherine E.","non-dropping-particle":"","parse-names":false,"suffix":""},{"dropping-particle":"","family":"Ruiz","given":"Gregory M.","non-dropping-particle":"","parse-names":false,"suffix":""},{"dropping-particle":"","family":"Hines","given":"Anson H.","non-dropping-particle":"","parse-names":false,"suffix":""},{"dropping-particle":"","family":"Jivoff","given":"Paul","non-dropping-particle":"","parse-names":false,"suffix":""}],"container-title":"Ecology","id":"ITEM-2","issue":"12","issued":{"date-parts":[["2005","12"]]},"page":"3364-3376","title":"Biotic resistance to invasion: Native predator limits abundance and distribution of an introduced crab","type":"article-journal","volume":"86"},"uris":["http://www.mendeley.com/documents/?uuid=e243ebc0-9eb4-33ea-96cb-801303452cf9"]}],"mendeley":{"formattedCitation":"(DeRivera et al. 2005; Wisz et al. 2013)","plainTextFormattedCitation":"(DeRivera et al. 2005; Wisz et al. 2013)","previouslyFormattedCitation":"(DeRivera et al. 2005; Wisz et al. 2013)"},"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DeRivera et al. 2005; Wisz et al. 2013)</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and alter their individualist response to warming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46/j.1365-2656.1998.00223.x","ISSN":"00218790","abstract":"1. Most predictions of species distribution and abundance changes in response to global warming relate the individual requirements of a single isolated species to climate variables through some form of climate mapping. This method fails to account for the effects of species dispersal and species interactions, both of which may strongly affect distribution and abundance. 2. We therefore examined the effects of dispersal and species interactions on the distribution and abundance of three Drosophila species in a laboratory system that mimicked a latitudinal cline of 15°C. We then investigated how species distribution and abundance in this system responded to simulated global warming. 3. Dispersal allowed populations to persist at non-optimum temperatures, overriding physiologically imposed range limits. 4. Temperature determined the outcome of competition. In pairwise interactions, Drosophila subobscura eliminated D. melanogaster or D. simulans at low temperatures but was itself eliminated at high temperatures. 5. Competitive interactions changed abundance and range sizes thus shifting the position of species optima. These changes depended on both the number and the identity of the competing species. 6. Enemy-victim interactions altered range and abundance. Adding the parasitoid Leptopilina boulardi affected the host assemblage directly at high temperatures where the parasitoid was present, and indirectly (mediated by dispersal) at low temperatures where it was scarce or absent. Host species coexisted for longer at low temperatures in clines when parasitoids were present than when they were absent. 7. Simulated global warming produced complex, counter-intuitive effects on distribution and abundance, including the reversal of species' relative abundance at some temperatures. 8. Because dispersal and species interactions strongly influenced both range and abundance (sometimes in unexpected ways) current species distributions are no guide to what they might be under global climate change. Furthermore, since both these factors are missing from climate envelope models of range and abundance change, their predictions are, at best, incomplete.","author":[{"dropping-particle":"","family":"Davis","given":"Andrew J.","non-dropping-particle":"","parse-names":false,"suffix":""},{"dropping-particle":"","family":"Lawton","given":"John H.","non-dropping-particle":"","parse-names":false,"suffix":""},{"dropping-particle":"","family":"Shorrocks","given":"Bryan","non-dropping-particle":"","parse-names":false,"suffix":""},{"dropping-particle":"","family":"Jenkinson","given":"Linda S.","non-dropping-particle":"","parse-names":false,"suffix":""}],"container-title":"Journal of Animal Ecology","id":"ITEM-1","issue":"4","issued":{"date-parts":[["1998","7","5"]]},"page":"600-612","publisher":"Blackwell Publishing Ltd","title":"Individualistic species responses invalidate simple physiological models of community dynamics under global environmental change","type":"article-journal","volume":"67"},"uris":["http://www.mendeley.com/documents/?uuid=63a29d86-eeb9-36f1-ad5c-3f0b2ce2c671"]}],"mendeley":{"formattedCitation":"(Davis et al. 1998)","plainTextFormattedCitation":"(Davis et al. 1998)","previouslyFormattedCitation":"(Davis et al. 1998)"},"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Davis et al. 1998)</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t>
      </w:r>
      <w:commentRangeEnd w:id="13"/>
      <w:r w:rsidR="007A35A2">
        <w:rPr>
          <w:rStyle w:val="CommentReference"/>
          <w:rFonts w:asciiTheme="minorHAnsi" w:eastAsiaTheme="minorHAnsi" w:hAnsiTheme="minorHAnsi" w:cstheme="minorBidi"/>
          <w:lang w:eastAsia="en-US"/>
        </w:rPr>
        <w:commentReference w:id="13"/>
      </w:r>
      <w:del w:id="14" w:author="Eleanor Bath" w:date="2020-08-06T11:08:00Z">
        <w:r w:rsidRPr="004F0763" w:rsidDel="007A35A2">
          <w:rPr>
            <w:rFonts w:asciiTheme="minorHAnsi" w:hAnsiTheme="minorHAnsi" w:cstheme="minorHAnsi"/>
            <w:lang w:val="en-US"/>
          </w:rPr>
          <w:delText>As the result of the additional abiotic and biotic effect, t</w:delText>
        </w:r>
      </w:del>
      <w:ins w:id="15" w:author="Eleanor Bath" w:date="2020-08-06T11:08:00Z">
        <w:r w:rsidR="007A35A2">
          <w:rPr>
            <w:rFonts w:asciiTheme="minorHAnsi" w:hAnsiTheme="minorHAnsi" w:cstheme="minorHAnsi"/>
            <w:lang w:val="en-US"/>
          </w:rPr>
          <w:t>T</w:t>
        </w:r>
      </w:ins>
      <w:r w:rsidRPr="004F0763">
        <w:rPr>
          <w:rFonts w:asciiTheme="minorHAnsi" w:hAnsiTheme="minorHAnsi" w:cstheme="minorHAnsi"/>
          <w:lang w:val="en-US"/>
        </w:rPr>
        <w:t xml:space="preserve">hermal niche deduced from </w:t>
      </w:r>
      <w:ins w:id="16" w:author="Eleanor Bath" w:date="2020-08-06T11:08:00Z">
        <w:r w:rsidR="007A35A2">
          <w:rPr>
            <w:rFonts w:asciiTheme="minorHAnsi" w:hAnsiTheme="minorHAnsi" w:cstheme="minorHAnsi"/>
            <w:lang w:val="en-US"/>
          </w:rPr>
          <w:t xml:space="preserve">a species’ </w:t>
        </w:r>
      </w:ins>
      <w:r w:rsidRPr="004F0763">
        <w:rPr>
          <w:rFonts w:asciiTheme="minorHAnsi" w:hAnsiTheme="minorHAnsi" w:cstheme="minorHAnsi"/>
          <w:lang w:val="en-US"/>
        </w:rPr>
        <w:t xml:space="preserve">realized distribution may </w:t>
      </w:r>
      <w:ins w:id="17" w:author="Eleanor Bath" w:date="2020-08-06T11:08:00Z">
        <w:r w:rsidR="007A35A2">
          <w:rPr>
            <w:rFonts w:asciiTheme="minorHAnsi" w:hAnsiTheme="minorHAnsi" w:cstheme="minorHAnsi"/>
            <w:lang w:val="en-US"/>
          </w:rPr>
          <w:t xml:space="preserve">therefore </w:t>
        </w:r>
      </w:ins>
      <w:r w:rsidRPr="004F0763">
        <w:rPr>
          <w:rFonts w:asciiTheme="minorHAnsi" w:hAnsiTheme="minorHAnsi" w:cstheme="minorHAnsi"/>
          <w:lang w:val="en-US"/>
        </w:rPr>
        <w:t>not accord to the</w:t>
      </w:r>
      <w:ins w:id="18" w:author="Eleanor Bath" w:date="2020-08-06T11:09:00Z">
        <w:r w:rsidR="007A35A2">
          <w:rPr>
            <w:rFonts w:asciiTheme="minorHAnsi" w:hAnsiTheme="minorHAnsi" w:cstheme="minorHAnsi"/>
            <w:lang w:val="en-US"/>
          </w:rPr>
          <w:t>ir</w:t>
        </w:r>
      </w:ins>
      <w:r w:rsidRPr="004F0763">
        <w:rPr>
          <w:rFonts w:asciiTheme="minorHAnsi" w:hAnsiTheme="minorHAnsi" w:cstheme="minorHAnsi"/>
          <w:lang w:val="en-US"/>
        </w:rPr>
        <w:t xml:space="preserve"> true tolerance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Feeley and Silman 2010)</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t>
      </w:r>
      <w:del w:id="19" w:author="Eleanor Bath" w:date="2020-08-06T11:09:00Z">
        <w:r w:rsidRPr="004F0763" w:rsidDel="007A35A2">
          <w:rPr>
            <w:rFonts w:asciiTheme="minorHAnsi" w:hAnsiTheme="minorHAnsi" w:cstheme="minorHAnsi"/>
            <w:lang w:val="en-US"/>
          </w:rPr>
          <w:delText xml:space="preserve">Therefore, </w:delText>
        </w:r>
        <w:commentRangeStart w:id="20"/>
        <w:r w:rsidRPr="004F0763" w:rsidDel="007A35A2">
          <w:rPr>
            <w:rFonts w:asciiTheme="minorHAnsi" w:hAnsiTheme="minorHAnsi" w:cstheme="minorHAnsi"/>
            <w:lang w:val="en-US"/>
          </w:rPr>
          <w:delText>c</w:delText>
        </w:r>
      </w:del>
      <w:ins w:id="21" w:author="Eleanor Bath" w:date="2020-08-06T11:09:00Z">
        <w:r w:rsidR="007A35A2">
          <w:rPr>
            <w:rFonts w:asciiTheme="minorHAnsi" w:hAnsiTheme="minorHAnsi" w:cstheme="minorHAnsi"/>
            <w:lang w:val="en-US"/>
          </w:rPr>
          <w:t>C</w:t>
        </w:r>
      </w:ins>
      <w:r w:rsidRPr="004F0763">
        <w:rPr>
          <w:rFonts w:asciiTheme="minorHAnsi" w:hAnsiTheme="minorHAnsi" w:cstheme="minorHAnsi"/>
          <w:lang w:val="en-US"/>
        </w:rPr>
        <w:t xml:space="preserve">orrelation between </w:t>
      </w:r>
      <w:ins w:id="22" w:author="Eleanor Bath" w:date="2020-08-06T11:09:00Z">
        <w:r w:rsidR="007A35A2">
          <w:rPr>
            <w:rFonts w:asciiTheme="minorHAnsi" w:hAnsiTheme="minorHAnsi" w:cstheme="minorHAnsi"/>
            <w:lang w:val="en-US"/>
          </w:rPr>
          <w:t xml:space="preserve">a </w:t>
        </w:r>
      </w:ins>
      <w:r w:rsidRPr="004F0763">
        <w:rPr>
          <w:rFonts w:asciiTheme="minorHAnsi" w:hAnsiTheme="minorHAnsi" w:cstheme="minorHAnsi"/>
          <w:lang w:val="en-US"/>
        </w:rPr>
        <w:t xml:space="preserve">species’ fundamental thermal niche and realized distribution serves as a foundation to study the role of temperature in driving species’ distribution pattern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890/03-0820","ISSN":"0012-9658","abstract":"The fundamental niche can be viewed as the set of conditions resources that allow a given organism to survive reproduce in the absence of biotic interactions. Quantitative descriptions of the environmental variables with which organisms are associated are becoming common with the advent of geographic information systems (GIS). Although such descriptive approaches to the niche are useful for interpolating species distributions, they implicitly incorporate biotic interactions and therefore do not represent the fundamental niche. A mechanistic understanding of the fundamental niche, when combined with GIS data, can provide us with greater insight into the causes of distribution and abundance, a solid foundation for exploring the role of biotic interactions, and greater confidence in extrapolating to novel circumstances such as climate change and species introductions. We apply such a mechanistic approach to study the climatic component of the fundamental niche of a nocturnal lizard, Heteronotia binoei, across an entire continent. We combine physiological measurements of this species (thermal requirements for egg development, thermal preferences and tolerances, metabolic and evaporative water loss rates), and high-resolution climatic data for the Australian continent (air temperature, cloud cover, wind speed, humidity, and radiation), with biophysical models to calculate the climatic component of the fundamental niche of this lizard and map it onto the Australian landscape at high resolution. We also use this approach to predict the effects of a mild global warming on the degree-days in the soil for egg development and the potential for aboveground activity of the study organism.","author":[{"dropping-particle":"","family":"Kearney","given":"Michael","non-dropping-particle":"","parse-names":false,"suffix":""},{"dropping-particle":"","family":"Porter","given":"Warren P.","non-dropping-particle":"","parse-names":false,"suffix":""}],"container-title":"Ecology","id":"ITEM-1","issue":"11","issued":{"date-parts":[["2004","11","1"]]},"page":"3119-3131","publisher":"Ecological Society of America","title":"MAPPING THE FUNDAMENTAL NICHE: PHYSIOLOGY, CLIMATE, AND THE DISTRIBUTION OF A NOCTURNAL LIZARD","type":"article-journal","volume":"85"},"uris":["http://www.mendeley.com/documents/?uuid=8179e397-e4d5-39cc-8789-61a9c8d51fc4"]}],"mendeley":{"formattedCitation":"(Kearney and Porter 2004)","plainTextFormattedCitation":"(Kearney and Porter 2004)","previouslyFormattedCitation":"(Kearney and Porter 2004)"},"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Kearney and Porter 2004)</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t>
      </w:r>
      <w:commentRangeEnd w:id="20"/>
      <w:r w:rsidR="007A35A2">
        <w:rPr>
          <w:rStyle w:val="CommentReference"/>
          <w:rFonts w:asciiTheme="minorHAnsi" w:eastAsiaTheme="minorHAnsi" w:hAnsiTheme="minorHAnsi" w:cstheme="minorBidi"/>
          <w:lang w:eastAsia="en-US"/>
        </w:rPr>
        <w:commentReference w:id="20"/>
      </w:r>
      <w:r w:rsidRPr="004F0763">
        <w:rPr>
          <w:rFonts w:asciiTheme="minorHAnsi" w:hAnsiTheme="minorHAnsi" w:cstheme="minorHAnsi"/>
          <w:lang w:val="en-US"/>
        </w:rPr>
        <w:t xml:space="preserve">The generality of this relationship is key to realistically estimate the magnitude of the impact of warming on tropical </w:t>
      </w:r>
      <w:commentRangeStart w:id="23"/>
      <w:r w:rsidRPr="004F0763">
        <w:rPr>
          <w:rFonts w:asciiTheme="minorHAnsi" w:hAnsiTheme="minorHAnsi" w:cstheme="minorHAnsi"/>
          <w:lang w:val="en-US"/>
        </w:rPr>
        <w:t>species</w:t>
      </w:r>
      <w:commentRangeEnd w:id="23"/>
      <w:r w:rsidR="00284642">
        <w:rPr>
          <w:rStyle w:val="CommentReference"/>
          <w:rFonts w:asciiTheme="minorHAnsi" w:eastAsiaTheme="minorHAnsi" w:hAnsiTheme="minorHAnsi" w:cstheme="minorBidi"/>
          <w:lang w:eastAsia="en-US"/>
        </w:rPr>
        <w:commentReference w:id="23"/>
      </w:r>
      <w:r w:rsidRPr="004F0763">
        <w:rPr>
          <w:rFonts w:asciiTheme="minorHAnsi" w:hAnsiTheme="minorHAnsi" w:cstheme="minorHAnsi"/>
          <w:lang w:val="en-US"/>
        </w:rPr>
        <w:t xml:space="preserve">. </w:t>
      </w:r>
    </w:p>
    <w:p w14:paraId="3247AB6F" w14:textId="2F9FEF4D" w:rsidR="0033587B" w:rsidRPr="004F0763" w:rsidRDefault="0033587B" w:rsidP="0033587B">
      <w:pPr>
        <w:ind w:firstLine="720"/>
        <w:rPr>
          <w:rFonts w:asciiTheme="minorHAnsi" w:hAnsiTheme="minorHAnsi" w:cstheme="minorHAnsi"/>
          <w:lang w:val="en-US"/>
        </w:rPr>
      </w:pPr>
      <w:r w:rsidRPr="004F0763">
        <w:rPr>
          <w:rFonts w:asciiTheme="minorHAnsi" w:hAnsiTheme="minorHAnsi" w:cstheme="minorHAnsi"/>
          <w:lang w:val="en-US"/>
        </w:rPr>
        <w:t xml:space="preserve">Asymmetry has been observed in the relative role of high and low temperature in determining species’ distribution, </w:t>
      </w:r>
      <w:r>
        <w:rPr>
          <w:rFonts w:asciiTheme="minorHAnsi" w:hAnsiTheme="minorHAnsi" w:cstheme="minorHAnsi"/>
          <w:lang w:val="en-US"/>
        </w:rPr>
        <w:t>resulting in</w:t>
      </w:r>
      <w:r w:rsidRPr="004F0763">
        <w:rPr>
          <w:rFonts w:asciiTheme="minorHAnsi" w:hAnsiTheme="minorHAnsi" w:cstheme="minorHAnsi"/>
          <w:lang w:val="en-US"/>
        </w:rPr>
        <w:t xml:space="preserve"> unequal shift</w:t>
      </w:r>
      <w:ins w:id="24" w:author="Eleanor Bath" w:date="2020-08-06T11:12:00Z">
        <w:r w:rsidR="00284642">
          <w:rPr>
            <w:rFonts w:asciiTheme="minorHAnsi" w:hAnsiTheme="minorHAnsi" w:cstheme="minorHAnsi"/>
            <w:lang w:val="en-US"/>
          </w:rPr>
          <w:t>s</w:t>
        </w:r>
      </w:ins>
      <w:r w:rsidRPr="004F0763">
        <w:rPr>
          <w:rFonts w:asciiTheme="minorHAnsi" w:hAnsiTheme="minorHAnsi" w:cstheme="minorHAnsi"/>
          <w:lang w:val="en-US"/>
        </w:rPr>
        <w:t xml:space="preserve"> at their cold boundaries and warm boundaries in response to warming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Ching","non-dropping-particle":"","parse-names":false,"suffix":""},{"dropping-particle":"","family":"Hill","given":"Jane K.","non-dropping-particle":"","parse-names":false,"suffix":""},{"dropping-particle":"","family":"Shiu","given":"Hau-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mendeley":{"formattedCitation":"(Chen et al. 2011)","plainTextFormattedCitation":"(Chen et al. 2011)","previouslyFormattedCitation":"(Chen et al. 2011)"},"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Chen et al. 2011)</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Although both upper thermal limit and cold resistance </w:t>
      </w:r>
      <w:del w:id="25" w:author="Eleanor Bath" w:date="2020-08-06T11:12:00Z">
        <w:r w:rsidRPr="004F0763" w:rsidDel="00284642">
          <w:rPr>
            <w:rFonts w:asciiTheme="minorHAnsi" w:hAnsiTheme="minorHAnsi" w:cstheme="minorHAnsi"/>
            <w:lang w:val="en-US"/>
          </w:rPr>
          <w:delText>have been shown significant correlation</w:delText>
        </w:r>
      </w:del>
      <w:ins w:id="26" w:author="Eleanor Bath" w:date="2020-08-06T11:12:00Z">
        <w:r w:rsidR="00284642">
          <w:rPr>
            <w:rFonts w:asciiTheme="minorHAnsi" w:hAnsiTheme="minorHAnsi" w:cstheme="minorHAnsi"/>
            <w:lang w:val="en-US"/>
          </w:rPr>
          <w:t xml:space="preserve">are </w:t>
        </w:r>
      </w:ins>
      <w:ins w:id="27" w:author="Eleanor Bath" w:date="2020-08-06T11:13:00Z">
        <w:r w:rsidR="00284642">
          <w:rPr>
            <w:rFonts w:asciiTheme="minorHAnsi" w:hAnsiTheme="minorHAnsi" w:cstheme="minorHAnsi"/>
            <w:lang w:val="en-US"/>
          </w:rPr>
          <w:t>correlated</w:t>
        </w:r>
      </w:ins>
      <w:r w:rsidRPr="004F0763">
        <w:rPr>
          <w:rFonts w:asciiTheme="minorHAnsi" w:hAnsiTheme="minorHAnsi" w:cstheme="minorHAnsi"/>
          <w:lang w:val="en-US"/>
        </w:rPr>
        <w:t xml:space="preserve"> with distribution and abundance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016/j.jtherbio.2017.10.019","ISSN":"1879099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558-5646.2012.01685.x","ISSN":"00143820","PMID":"23106704","abstract":"Species distributions are often constrained by climatic tolerances that are ultimately determined by evolutionary history and/or adaptive capacity, but these factors have rarely been partitioned. Here, we experimentally determined two key climatic niche traits (desiccation and cold resistance) for 92-95 Drosophila species and assessed their importance for geographic distributions, while controlling for acclimation, phylogeny, and spatial autocorrelation. Employing an array of phylogenetic analyses, we documented moderate-to-strong phylogenetic signal in both desiccation and cold resistance. Desiccation and cold resistance were clearly linked to species distributions because significant associations between traits and climatic variables persisted even after controlling for phylogeny. We used different methods to untangle whether phylogenetic signal reflected phylogenetically related species adapted to similar environments or alternatively phylogenetic inertia. For desiccation resistance, weak phylogenetic inertia was detected; ancestral trait reconstruction, however, revealed a deep divergence that could be traced back to the genus level. Despite drosophilids' high evolutionary potential related to short generation times and high population sizes, cold resistance was found to have a moderate-to-high level of phylogenetic inertia, suggesting that evolutionary responses are likely to be slow. Together these findings suggest species distributions are governed by evolutionarily conservative climate responses, with limited scope for rapid adaptive responses to future climate change. © 2012 The Author(s). Evolution © 2012 The Society for the Study of Evolution.","author":[{"dropping-particle":"","family":"Kellermann","given":"Vanessa","non-dropping-particle":"","parse-names":false,"suffix":""},{"dropping-particle":"","family":"Loeschcke","given":"Volker","non-dropping-particle":"","parse-names":false,"suffix":""},{"dropping-particle":"","family":"Hoffmann","given":"Ary A.","non-dropping-particle":"","parse-names":false,"suffix":""},{"dropping-particle":"","family":"Kristensen","given":"Torsten Nygaard","non-dropping-particle":"","parse-names":false,"suffix":""},{"dropping-particle":"","family":"Fløjgaard","given":"Camilla","non-dropping-particle":"","parse-names":false,"suffix":""},{"dropping-particle":"","family":"David","given":"Jean R.","non-dropping-particle":"","parse-names":false,"suffix":""},{"dropping-particle":"","family":"Svenning","given":"Jens Christian","non-dropping-particle":"","parse-names":false,"suffix":""},{"dropping-particle":"","family":"Overgaard","given":"Johannes","non-dropping-particle":"","parse-names":false,"suffix":""}],"container-title":"Evolution","id":"ITEM-3","issue":"11","issued":{"date-parts":[["2012","11"]]},"page":"3377-3389","title":"Phylogenetic Constraints In Key Functional Traits Behind Species' Climate Niches: Patterns Of Desiccation And Cold Resistance Across 95 Drosophila Species","type":"article-journal","volume":"66"},"uris":["http://www.mendeley.com/documents/?uuid=0a1d9a0c-fb45-3a36-b413-c53fdec98ef1"]}],"mendeley":{"formattedCitation":"(Batista, Rocha, and Klaczko 2018; Kellermann, Loeschcke, et al. 2012; Kellermann, Overgaard, et al. 2012)","plainTextFormattedCitation":"(Batista, Rocha, and Klaczko 2018; Kellermann, Loeschcke, et al. 2012; Kellermann, Overgaard, et al. 2012)","previouslyFormattedCitation":"(Batista, Rocha, and Klaczko 2018; Kellermann, Loeschcke, et al. 2012; Kellermann, Overgaard, et al. 2012)"},"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Batista, Rocha, and Klaczko 2018; Kellermann, Loeschcke, et al. 2012; Kellermann, Overgaard, et al. 2012)</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physical constraints by the low temperature </w:t>
      </w:r>
      <w:ins w:id="28" w:author="Eleanor Bath" w:date="2020-08-06T11:13:00Z">
        <w:r w:rsidR="00284642">
          <w:rPr>
            <w:rFonts w:asciiTheme="minorHAnsi" w:hAnsiTheme="minorHAnsi" w:cstheme="minorHAnsi"/>
            <w:lang w:val="en-US"/>
          </w:rPr>
          <w:t>are</w:t>
        </w:r>
      </w:ins>
      <w:del w:id="29" w:author="Eleanor Bath" w:date="2020-08-06T11:13:00Z">
        <w:r w:rsidRPr="004F0763" w:rsidDel="00284642">
          <w:rPr>
            <w:rFonts w:asciiTheme="minorHAnsi" w:hAnsiTheme="minorHAnsi" w:cstheme="minorHAnsi"/>
            <w:lang w:val="en-US"/>
          </w:rPr>
          <w:delText>is</w:delText>
        </w:r>
      </w:del>
      <w:r w:rsidRPr="004F0763">
        <w:rPr>
          <w:rFonts w:asciiTheme="minorHAnsi" w:hAnsiTheme="minorHAnsi" w:cstheme="minorHAnsi"/>
          <w:lang w:val="en-US"/>
        </w:rPr>
        <w:t xml:space="preserve"> thought to have more profound role in setting the limit of distribution range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mve.12262","ISSN":"13652915","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1","issue":"1","issued":{"date-parts":[["2018","3","1"]]},"page":"1-13","publisher":"Blackwell Publishing Ltd","title":"Ecological and physiological thermal niches to understand distribution of Chagas disease vectors in Latin America","type":"article-journal","volume":"32"},"uris":["http://www.mendeley.com/documents/?uuid=dd3cff0a-fae5-3890-b1a4-64b0fb55a59e"]},{"id":"ITEM-2","itemData":{"DOI":"10.1111/een.12364","ISSN":"13652311","abstract":"1. Ants (Hymenoptera: Formicidae) are often cited as highly thermophilic and this has led to a range of studies investigating their thermal tolerances. It is unknown, however, if the geographic distribution of ant thermal tolerance conforms to the two major macropyhsiological rules that have been found in other taxa: Janzen's and Brett's rules. In addition, there is a paucity of data on how the lower thermal tolerances of ants are able to influence behaviour. 2. These two knowledge gaps were addressed here by sampling ants across a 1500 m elevational gradient in southern Africa and estimating the upper (CTmax) and lower (CTmin) thermal tolerances of 31 and 28 species, respectively. Ant abundances and soil temperatures were also recorded across the gradient over 6 years. 3. It was found that the average CTmin of the ants declined with elevation along with environmental temperatures. It was also found that the correlation between abundance and local temperature depended on the ant species' CTmin. The activity of species with a low CTmin was not constrained by temperature, whereas those with a high CTmin were limited by low temperatures. 4. For the first time, evidence is provided here that the thermal tolerances of ants are consistent with two major macrophysiological rules: Brett's rule and Janzen's rule. A mechanistic link between physiology, behaviour and the environment is also shown, which highlights that the ability of ants to deal with the cold may be a key, but often overlooked, factor allowing multiple ant species to succeed within an environment.","author":[{"dropping-particle":"","family":"Bishop","given":"Tom R.","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logical Entomology","id":"ITEM-2","issue":"2","issued":{"date-parts":[["2017"]]},"page":"105-114","title":"Coping with the cold: minimum temperatures and thermal tolerances dominate the ecology of mountain ants","type":"article-journal","volume":"42"},"uris":["http://www.mendeley.com/documents/?uuid=01e9598e-ce09-306c-940e-de419b0c5582"]},{"id":"ITEM-3","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3","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Bishop et al. 2017; de La Vega and Schilman 2018; Overgaard, Kearney, and Hoffmann 2014)","plainTextFormattedCitation":"(Bishop et al. 2017; de La Vega and Schilman 2018; Overgaard, Kearney, and Hoffmann 2014)","previouslyFormattedCitation":"(Bishop et al. 2017; de La Vega and Schilman 2018; Overgaard, Kearney, and Hoffmann 2014)"},"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Bishop et al. 2017; de La Vega and Schilman 2018; Overgaard, Kearney, and Hoffmann 2014)</w:t>
      </w:r>
      <w:r w:rsidRPr="004F0763">
        <w:rPr>
          <w:rFonts w:asciiTheme="minorHAnsi" w:hAnsiTheme="minorHAnsi" w:cstheme="minorHAnsi"/>
          <w:lang w:val="en-US"/>
        </w:rPr>
        <w:fldChar w:fldCharType="end"/>
      </w:r>
      <w:r>
        <w:rPr>
          <w:rFonts w:asciiTheme="minorHAnsi" w:hAnsiTheme="minorHAnsi" w:cstheme="minorHAnsi"/>
          <w:lang w:val="en-US"/>
        </w:rPr>
        <w:t>:</w:t>
      </w:r>
      <w:r w:rsidRPr="004F0763">
        <w:rPr>
          <w:rFonts w:asciiTheme="minorHAnsi" w:hAnsiTheme="minorHAnsi" w:cstheme="minorHAnsi"/>
          <w:lang w:val="en-US"/>
        </w:rPr>
        <w:t xml:space="preserve"> Large comparative studies suggest that heat tolerance varies less than cold tolerance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6","22"]]},"page":"1823-1830","publisher":"The Royal Society","title":"Global analysis of thermal tolerance and latitude in ectotherms","type":"article-journal","volume":"278"},"uris":["http://www.mendeley.com/documents/?uuid=d21b25ff-1e9a-3dc7-b5a4-691b88081097"]}],"mendeley":{"formattedCitation":"(Hoffmann 2010a; Sunday, Bates, and Dulvy 2011)","plainTextFormattedCitation":"(Hoffmann 2010a; Sunday, Bates, and Dulvy 2011)","previouslyFormattedCitation":"(Hoffmann 2010a; Sunday, Bates, and Dulvy 2011)"},"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Hoffmann 2010a; Sunday, Bates, and Dulvy 2011)</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organisms in warmer environment are hypothesized to experience higher level of biotic interaction, which predominantly drive ecological limits at warm boundarie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gcb.13553","ISSN":"13541013","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lt;i&gt;Drosophila&lt;/i&gt; :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O’Brien et al. 2017)</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t>
      </w:r>
    </w:p>
    <w:p w14:paraId="02889938" w14:textId="77777777" w:rsidR="0033587B" w:rsidRPr="004F0763" w:rsidRDefault="0033587B" w:rsidP="0033587B">
      <w:pPr>
        <w:ind w:firstLine="720"/>
        <w:rPr>
          <w:rFonts w:asciiTheme="minorHAnsi" w:hAnsiTheme="minorHAnsi" w:cstheme="minorHAnsi"/>
          <w:lang w:val="en-US"/>
        </w:rPr>
      </w:pPr>
      <w:r w:rsidRPr="004F0763">
        <w:rPr>
          <w:rFonts w:asciiTheme="minorHAnsi" w:hAnsiTheme="minorHAnsi" w:cstheme="minorHAnsi"/>
          <w:lang w:val="en-US"/>
        </w:rPr>
        <w:t xml:space="preserve">Thermal tolerances evaluated using different choice of traits sometimes differ markedly </w:t>
      </w:r>
      <w:r>
        <w:rPr>
          <w:rFonts w:asciiTheme="minorHAnsi" w:hAnsiTheme="minorHAnsi" w:cstheme="minorHAnsi"/>
          <w:lang w:val="en-US"/>
        </w:rPr>
        <w:t>between each other</w:t>
      </w:r>
      <w:r w:rsidRPr="004F0763">
        <w:rPr>
          <w:rFonts w:asciiTheme="minorHAnsi" w:hAnsiTheme="minorHAnsi" w:cstheme="minorHAnsi"/>
          <w:lang w:val="en-US"/>
        </w:rPr>
        <w:t xml:space="preserve">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3","15"]]},"page":"870-880","publisher":"The Company of Biologists Ltd","title":"Physiological climatic limits in Drosophila: Patterns and implications","type":"article-journal","volume":"213"},"uris":["http://www.mendeley.com/documents/?uuid=1b3956cf-f0c6-3585-a9e3-4e29a2c18213"]},{"id":"ITEM-2","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2","issue":"11","issued":{"date-parts":[["2016","11"]]},"page":"1372-1385","title":"Can we predict ectotherm responses to climate change using thermal performance curves and body temperatures?","type":"article","volume":"19"},"uris":["http://www.mendeley.com/documents/?uuid=47921bb8-1382-31d7-8811-e3b3602347d6"]}],"mendeley":{"formattedCitation":"(Hoffmann 2010b; Sinclair et al. 2016)","plainTextFormattedCitation":"(Hoffmann 2010b; Sinclair et al. 2016)","previouslyFormattedCitation":"(Hoffmann 2010b; Sinclair et al. 2016)"},"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Hoffmann 2010b; Sinclair et al. 2016)</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hich also change their relationships with realized distribution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Overgaard et al. 2014)</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Reproduction indicates the population-level performance of species within communities. Physiological response to sublethal condition links more tightly with organisms’ capacity to survive during a short period of extreme climatic conditions </w:t>
      </w: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Pr="004F0763">
        <w:rPr>
          <w:rFonts w:asciiTheme="minorHAnsi" w:hAnsiTheme="minorHAnsi" w:cstheme="minorHAnsi"/>
          <w:lang w:val="en-US"/>
        </w:rPr>
        <w:fldChar w:fldCharType="separate"/>
      </w:r>
      <w:r w:rsidRPr="004F0763">
        <w:rPr>
          <w:rFonts w:asciiTheme="minorHAnsi" w:hAnsiTheme="minorHAnsi" w:cstheme="minorHAnsi"/>
          <w:noProof/>
          <w:lang w:val="en-US"/>
        </w:rPr>
        <w:t>(Overgaard et al. 2014)</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In reality, instantaneous measures of organisms’ physiology (e.g. development rate, metabolism, mobility) are often </w:t>
      </w:r>
      <w:r w:rsidRPr="004F0763">
        <w:rPr>
          <w:rFonts w:asciiTheme="minorHAnsi" w:hAnsiTheme="minorHAnsi" w:cstheme="minorHAnsi"/>
          <w:lang w:val="en-US"/>
        </w:rPr>
        <w:lastRenderedPageBreak/>
        <w:t xml:space="preserve">the practical choice to be used to understand distribution patterns and inform predictions of future [CITATION]. </w:t>
      </w:r>
      <w:commentRangeStart w:id="30"/>
      <w:r w:rsidRPr="004F0763">
        <w:rPr>
          <w:rFonts w:asciiTheme="minorHAnsi" w:hAnsiTheme="minorHAnsi" w:cstheme="minorHAnsi"/>
          <w:lang w:val="en-US"/>
        </w:rPr>
        <w:t xml:space="preserve">There have been very few comparative studies exploring their relationship with each other and their capacity to predict species’ </w:t>
      </w:r>
      <w:commentRangeEnd w:id="30"/>
      <w:r w:rsidR="004400FB">
        <w:rPr>
          <w:rStyle w:val="CommentReference"/>
          <w:rFonts w:asciiTheme="minorHAnsi" w:eastAsiaTheme="minorHAnsi" w:hAnsiTheme="minorHAnsi" w:cstheme="minorBidi"/>
          <w:lang w:eastAsia="en-US"/>
        </w:rPr>
        <w:commentReference w:id="30"/>
      </w:r>
      <w:commentRangeStart w:id="31"/>
      <w:r w:rsidRPr="004F0763">
        <w:rPr>
          <w:rFonts w:asciiTheme="minorHAnsi" w:hAnsiTheme="minorHAnsi" w:cstheme="minorHAnsi"/>
          <w:lang w:val="en-US"/>
        </w:rPr>
        <w:t>distributions</w:t>
      </w:r>
      <w:commentRangeEnd w:id="31"/>
      <w:r w:rsidR="00284642">
        <w:rPr>
          <w:rStyle w:val="CommentReference"/>
          <w:rFonts w:asciiTheme="minorHAnsi" w:eastAsiaTheme="minorHAnsi" w:hAnsiTheme="minorHAnsi" w:cstheme="minorBidi"/>
          <w:lang w:eastAsia="en-US"/>
        </w:rPr>
        <w:commentReference w:id="31"/>
      </w:r>
      <w:r w:rsidRPr="004F0763">
        <w:rPr>
          <w:rFonts w:asciiTheme="minorHAnsi" w:hAnsiTheme="minorHAnsi" w:cstheme="minorHAnsi"/>
          <w:lang w:val="en-US"/>
        </w:rPr>
        <w:t>.</w:t>
      </w:r>
    </w:p>
    <w:p w14:paraId="4D6AAF4B" w14:textId="58236DB2" w:rsidR="0033587B" w:rsidRPr="004F0763" w:rsidRDefault="0033587B" w:rsidP="0033587B">
      <w:pPr>
        <w:rPr>
          <w:rFonts w:asciiTheme="minorHAnsi" w:hAnsiTheme="minorHAnsi" w:cstheme="minorHAnsi"/>
          <w:lang w:val="en-US"/>
        </w:rPr>
      </w:pPr>
      <w:r w:rsidRPr="004F0763">
        <w:rPr>
          <w:rFonts w:asciiTheme="minorHAnsi" w:hAnsiTheme="minorHAnsi" w:cstheme="minorHAnsi"/>
          <w:lang w:val="en-US"/>
        </w:rPr>
        <w:tab/>
      </w:r>
      <w:commentRangeStart w:id="32"/>
      <w:r w:rsidRPr="004F0763">
        <w:rPr>
          <w:rFonts w:asciiTheme="minorHAnsi" w:hAnsiTheme="minorHAnsi" w:cstheme="minorHAnsi"/>
          <w:lang w:val="en-US"/>
        </w:rPr>
        <w:t>In</w:t>
      </w:r>
      <w:commentRangeEnd w:id="32"/>
      <w:r w:rsidR="004400FB">
        <w:rPr>
          <w:rStyle w:val="CommentReference"/>
          <w:rFonts w:asciiTheme="minorHAnsi" w:eastAsiaTheme="minorHAnsi" w:hAnsiTheme="minorHAnsi" w:cstheme="minorBidi"/>
          <w:lang w:eastAsia="en-US"/>
        </w:rPr>
        <w:commentReference w:id="32"/>
      </w:r>
      <w:r w:rsidRPr="004F0763">
        <w:rPr>
          <w:rFonts w:asciiTheme="minorHAnsi" w:hAnsiTheme="minorHAnsi" w:cstheme="minorHAnsi"/>
          <w:lang w:val="en-US"/>
        </w:rPr>
        <w:t xml:space="preserve"> this study, the altitude gradient enables comparison of the effect of high temperature and low temperature on species turnover in connected communities. We hypothesized that low temperature constrains species’ distribution at </w:t>
      </w:r>
      <w:r>
        <w:rPr>
          <w:rFonts w:asciiTheme="minorHAnsi" w:hAnsiTheme="minorHAnsi" w:cstheme="minorHAnsi"/>
          <w:lang w:val="en-US"/>
        </w:rPr>
        <w:t xml:space="preserve">tropical </w:t>
      </w:r>
      <w:r w:rsidRPr="004F0763">
        <w:rPr>
          <w:rFonts w:asciiTheme="minorHAnsi" w:hAnsiTheme="minorHAnsi" w:cstheme="minorHAnsi"/>
          <w:lang w:val="en-US"/>
        </w:rPr>
        <w:t>highland; in contrast, higher abundance toward</w:t>
      </w:r>
      <w:r>
        <w:rPr>
          <w:rFonts w:asciiTheme="minorHAnsi" w:hAnsiTheme="minorHAnsi" w:cstheme="minorHAnsi"/>
          <w:lang w:val="en-US"/>
        </w:rPr>
        <w:t xml:space="preserve"> tropical</w:t>
      </w:r>
      <w:r w:rsidRPr="004F0763">
        <w:rPr>
          <w:rFonts w:asciiTheme="minorHAnsi" w:hAnsiTheme="minorHAnsi" w:cstheme="minorHAnsi"/>
          <w:lang w:val="en-US"/>
        </w:rPr>
        <w:t xml:space="preserve"> lowland arises not from stronger heat tolerance. Therefore, species which are found predominantly at high altitude (compared with themselves) are predicted to have stronger cold tolerance; the heat tolerances are similar among all the species and/or do not correlate with distribution patterns. To test the hypotheses, we compared relative abundance of </w:t>
      </w:r>
      <w:ins w:id="33" w:author="Eleanor Bath" w:date="2020-08-06T11:18:00Z">
        <w:r w:rsidR="004400FB">
          <w:rPr>
            <w:rFonts w:asciiTheme="minorHAnsi" w:hAnsiTheme="minorHAnsi" w:cstheme="minorHAnsi"/>
            <w:lang w:val="en-US"/>
          </w:rPr>
          <w:t>6?</w:t>
        </w:r>
      </w:ins>
      <w:del w:id="34" w:author="Eleanor Bath" w:date="2020-08-06T11:18:00Z">
        <w:r w:rsidRPr="004F0763" w:rsidDel="004400FB">
          <w:rPr>
            <w:rFonts w:asciiTheme="minorHAnsi" w:hAnsiTheme="minorHAnsi" w:cstheme="minorHAnsi"/>
            <w:lang w:val="en-US"/>
          </w:rPr>
          <w:delText>t</w:delText>
        </w:r>
      </w:del>
      <w:del w:id="35" w:author="Eleanor Bath" w:date="2020-08-06T11:17:00Z">
        <w:r w:rsidRPr="004F0763" w:rsidDel="004400FB">
          <w:rPr>
            <w:rFonts w:asciiTheme="minorHAnsi" w:hAnsiTheme="minorHAnsi" w:cstheme="minorHAnsi"/>
            <w:lang w:val="en-US"/>
          </w:rPr>
          <w:delText>he</w:delText>
        </w:r>
      </w:del>
      <w:r w:rsidRPr="004F0763">
        <w:rPr>
          <w:rFonts w:asciiTheme="minorHAnsi" w:hAnsiTheme="minorHAnsi" w:cstheme="minorHAnsi"/>
          <w:lang w:val="en-US"/>
        </w:rPr>
        <w:t xml:space="preserve"> </w:t>
      </w:r>
      <w:r w:rsidRPr="004F0763">
        <w:rPr>
          <w:rFonts w:asciiTheme="minorHAnsi" w:hAnsiTheme="minorHAnsi" w:cstheme="minorHAnsi"/>
          <w:i/>
          <w:iCs/>
          <w:lang w:val="en-US"/>
        </w:rPr>
        <w:t>Drosophila</w:t>
      </w:r>
      <w:r w:rsidRPr="004F0763">
        <w:rPr>
          <w:rFonts w:asciiTheme="minorHAnsi" w:hAnsiTheme="minorHAnsi" w:cstheme="minorHAnsi"/>
          <w:lang w:val="en-US"/>
        </w:rPr>
        <w:t xml:space="preserve"> species at difference altitude on the Australian tropical mountains, and studied the relationship between the species’ distribution pattern and thermal tolerance based on different performance. </w:t>
      </w:r>
      <w:ins w:id="36" w:author="Eleanor Bath" w:date="2020-08-06T11:18:00Z">
        <w:r w:rsidR="004400FB">
          <w:rPr>
            <w:rFonts w:asciiTheme="minorHAnsi" w:hAnsiTheme="minorHAnsi" w:cstheme="minorHAnsi"/>
            <w:lang w:val="en-US"/>
          </w:rPr>
          <w:t xml:space="preserve">Contrary </w:t>
        </w:r>
      </w:ins>
      <w:del w:id="37" w:author="Eleanor Bath" w:date="2020-08-06T11:18:00Z">
        <w:r w:rsidRPr="004F0763" w:rsidDel="004400FB">
          <w:rPr>
            <w:rFonts w:asciiTheme="minorHAnsi" w:hAnsiTheme="minorHAnsi" w:cstheme="minorHAnsi"/>
            <w:lang w:val="en-US"/>
          </w:rPr>
          <w:delText xml:space="preserve">Our findings revealed that, </w:delText>
        </w:r>
        <w:r w:rsidRPr="004F0763" w:rsidDel="004400FB">
          <w:rPr>
            <w:rFonts w:asciiTheme="minorHAnsi" w:eastAsia="SimSun" w:hAnsiTheme="minorHAnsi" w:cstheme="minorHAnsi"/>
            <w:lang w:val="en-US"/>
          </w:rPr>
          <w:delText xml:space="preserve">on the contrary </w:delText>
        </w:r>
      </w:del>
      <w:r w:rsidRPr="004F0763">
        <w:rPr>
          <w:rFonts w:asciiTheme="minorHAnsi" w:eastAsia="SimSun" w:hAnsiTheme="minorHAnsi" w:cstheme="minorHAnsi"/>
          <w:lang w:val="en-US"/>
        </w:rPr>
        <w:t xml:space="preserve">to </w:t>
      </w:r>
      <w:ins w:id="38" w:author="Eleanor Bath" w:date="2020-08-06T11:18:00Z">
        <w:r w:rsidR="004400FB">
          <w:rPr>
            <w:rFonts w:asciiTheme="minorHAnsi" w:eastAsia="SimSun" w:hAnsiTheme="minorHAnsi" w:cstheme="minorHAnsi"/>
            <w:lang w:val="en-US"/>
          </w:rPr>
          <w:t>our</w:t>
        </w:r>
      </w:ins>
      <w:del w:id="39" w:author="Eleanor Bath" w:date="2020-08-06T11:18:00Z">
        <w:r w:rsidDel="004400FB">
          <w:rPr>
            <w:rFonts w:asciiTheme="minorHAnsi" w:eastAsia="SimSun" w:hAnsiTheme="minorHAnsi" w:cstheme="minorHAnsi"/>
            <w:lang w:val="en-US"/>
          </w:rPr>
          <w:delText>the</w:delText>
        </w:r>
      </w:del>
      <w:r>
        <w:rPr>
          <w:rFonts w:asciiTheme="minorHAnsi" w:eastAsia="SimSun" w:hAnsiTheme="minorHAnsi" w:cstheme="minorHAnsi"/>
          <w:lang w:val="en-US"/>
        </w:rPr>
        <w:t xml:space="preserve"> </w:t>
      </w:r>
      <w:r w:rsidRPr="004F0763">
        <w:rPr>
          <w:rFonts w:asciiTheme="minorHAnsi" w:eastAsia="SimSun" w:hAnsiTheme="minorHAnsi" w:cstheme="minorHAnsi"/>
          <w:lang w:val="en-US"/>
        </w:rPr>
        <w:t>prediction</w:t>
      </w:r>
      <w:ins w:id="40" w:author="Eleanor Bath" w:date="2020-08-06T11:18:00Z">
        <w:r w:rsidR="004400FB">
          <w:rPr>
            <w:rFonts w:asciiTheme="minorHAnsi" w:eastAsia="SimSun" w:hAnsiTheme="minorHAnsi" w:cstheme="minorHAnsi"/>
            <w:lang w:val="en-US"/>
          </w:rPr>
          <w:t>s</w:t>
        </w:r>
      </w:ins>
      <w:r w:rsidRPr="004F0763">
        <w:rPr>
          <w:rFonts w:asciiTheme="minorHAnsi" w:eastAsia="SimSun" w:hAnsiTheme="minorHAnsi" w:cstheme="minorHAnsi"/>
          <w:lang w:val="en-US"/>
        </w:rPr>
        <w:t xml:space="preserve">, heat tolerance, rather than cold tolerance, </w:t>
      </w:r>
      <w:commentRangeStart w:id="41"/>
      <w:r w:rsidRPr="004F0763">
        <w:rPr>
          <w:rFonts w:asciiTheme="minorHAnsi" w:eastAsia="SimSun" w:hAnsiTheme="minorHAnsi" w:cstheme="minorHAnsi"/>
          <w:lang w:val="en-US"/>
        </w:rPr>
        <w:t>is correlated with distribution inclination</w:t>
      </w:r>
      <w:commentRangeEnd w:id="41"/>
      <w:r w:rsidR="004400FB">
        <w:rPr>
          <w:rStyle w:val="CommentReference"/>
          <w:rFonts w:asciiTheme="minorHAnsi" w:eastAsiaTheme="minorHAnsi" w:hAnsiTheme="minorHAnsi" w:cstheme="minorBidi"/>
          <w:lang w:eastAsia="en-US"/>
        </w:rPr>
        <w:commentReference w:id="41"/>
      </w:r>
      <w:r w:rsidRPr="004F0763">
        <w:rPr>
          <w:rFonts w:asciiTheme="minorHAnsi" w:eastAsia="SimSun" w:hAnsiTheme="minorHAnsi" w:cstheme="minorHAnsi"/>
          <w:lang w:val="en-US"/>
        </w:rPr>
        <w:t xml:space="preserve">. </w:t>
      </w:r>
      <w:commentRangeStart w:id="42"/>
      <w:r w:rsidRPr="004F0763">
        <w:rPr>
          <w:rFonts w:asciiTheme="minorHAnsi" w:eastAsia="SimSun" w:hAnsiTheme="minorHAnsi" w:cstheme="minorHAnsi"/>
          <w:lang w:val="en-US"/>
        </w:rPr>
        <w:t xml:space="preserve">Physiological tolerance and reproductive tolerance agree with each other in predicting distribution. </w:t>
      </w:r>
      <w:commentRangeEnd w:id="42"/>
      <w:r w:rsidR="004400FB">
        <w:rPr>
          <w:rStyle w:val="CommentReference"/>
          <w:rFonts w:asciiTheme="minorHAnsi" w:eastAsiaTheme="minorHAnsi" w:hAnsiTheme="minorHAnsi" w:cstheme="minorBidi"/>
          <w:lang w:eastAsia="en-US"/>
        </w:rPr>
        <w:commentReference w:id="42"/>
      </w:r>
      <w:commentRangeStart w:id="44"/>
      <w:r w:rsidRPr="004F0763">
        <w:rPr>
          <w:rFonts w:asciiTheme="minorHAnsi" w:hAnsiTheme="minorHAnsi" w:cstheme="minorHAnsi"/>
          <w:lang w:val="en-US"/>
        </w:rPr>
        <w:t xml:space="preserve">These results suggest </w:t>
      </w:r>
      <w:r>
        <w:rPr>
          <w:rFonts w:asciiTheme="minorHAnsi" w:hAnsiTheme="minorHAnsi" w:cstheme="minorHAnsi"/>
          <w:lang w:val="en-US"/>
        </w:rPr>
        <w:t>that high</w:t>
      </w:r>
      <w:r w:rsidRPr="004F0763">
        <w:rPr>
          <w:rFonts w:asciiTheme="minorHAnsi" w:hAnsiTheme="minorHAnsi" w:cstheme="minorHAnsi"/>
          <w:lang w:val="en-US"/>
        </w:rPr>
        <w:t xml:space="preserve"> temperature constrains </w:t>
      </w:r>
      <w:r w:rsidRPr="004F0763">
        <w:rPr>
          <w:rFonts w:asciiTheme="minorHAnsi" w:hAnsiTheme="minorHAnsi" w:cstheme="minorHAnsi"/>
          <w:i/>
          <w:iCs/>
          <w:lang w:val="en-US"/>
        </w:rPr>
        <w:t>Drosophila</w:t>
      </w:r>
      <w:r w:rsidRPr="004F0763">
        <w:rPr>
          <w:rFonts w:asciiTheme="minorHAnsi" w:hAnsiTheme="minorHAnsi" w:cstheme="minorHAnsi"/>
          <w:lang w:val="en-US"/>
        </w:rPr>
        <w:t xml:space="preserve"> species on Australian tropical mountains</w:t>
      </w:r>
      <w:r>
        <w:rPr>
          <w:rFonts w:asciiTheme="minorHAnsi" w:hAnsiTheme="minorHAnsi" w:cstheme="minorHAnsi"/>
          <w:lang w:val="en-US"/>
        </w:rPr>
        <w:t>, thus</w:t>
      </w:r>
      <w:r w:rsidRPr="004F0763">
        <w:rPr>
          <w:rFonts w:asciiTheme="minorHAnsi" w:hAnsiTheme="minorHAnsi" w:cstheme="minorHAnsi"/>
          <w:lang w:val="en-US"/>
        </w:rPr>
        <w:t xml:space="preserve"> imply</w:t>
      </w:r>
      <w:r>
        <w:rPr>
          <w:rFonts w:asciiTheme="minorHAnsi" w:hAnsiTheme="minorHAnsi" w:cstheme="minorHAnsi"/>
          <w:lang w:val="en-US"/>
        </w:rPr>
        <w:t>ing</w:t>
      </w:r>
      <w:r w:rsidRPr="004F0763">
        <w:rPr>
          <w:rFonts w:asciiTheme="minorHAnsi" w:hAnsiTheme="minorHAnsi" w:cstheme="minorHAnsi"/>
          <w:lang w:val="en-US"/>
        </w:rPr>
        <w:t xml:space="preserve"> the vulnerability of tropical insects to future warming. </w:t>
      </w:r>
      <w:commentRangeEnd w:id="44"/>
      <w:r w:rsidR="004400FB">
        <w:rPr>
          <w:rStyle w:val="CommentReference"/>
          <w:rFonts w:asciiTheme="minorHAnsi" w:eastAsiaTheme="minorHAnsi" w:hAnsiTheme="minorHAnsi" w:cstheme="minorBidi"/>
          <w:lang w:eastAsia="en-US"/>
        </w:rPr>
        <w:commentReference w:id="44"/>
      </w:r>
    </w:p>
    <w:p w14:paraId="10D3A1B3" w14:textId="77777777" w:rsidR="002B021C" w:rsidRPr="0033587B" w:rsidRDefault="004400FB">
      <w:pPr>
        <w:rPr>
          <w:lang w:val="en-US"/>
        </w:rPr>
      </w:pPr>
    </w:p>
    <w:sectPr w:rsidR="002B021C" w:rsidRPr="0033587B" w:rsidSect="001A7D3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leanor Bath" w:date="2020-08-06T10:57:00Z" w:initials="EB">
    <w:p w14:paraId="29ACAF73" w14:textId="77777777" w:rsidR="0083795E" w:rsidRDefault="0083795E">
      <w:pPr>
        <w:pStyle w:val="CommentText"/>
      </w:pPr>
      <w:r>
        <w:rPr>
          <w:rStyle w:val="CommentReference"/>
        </w:rPr>
        <w:annotationRef/>
      </w:r>
      <w:r>
        <w:t>So, if I get the point of this paragraph correctly, it is:</w:t>
      </w:r>
    </w:p>
    <w:p w14:paraId="60D3931C" w14:textId="77777777" w:rsidR="0083795E" w:rsidRDefault="0083795E">
      <w:pPr>
        <w:pStyle w:val="CommentText"/>
      </w:pPr>
    </w:p>
    <w:p w14:paraId="2FBF8C30" w14:textId="77777777" w:rsidR="0083795E" w:rsidRDefault="0083795E" w:rsidP="0083795E">
      <w:pPr>
        <w:pStyle w:val="CommentText"/>
        <w:numPr>
          <w:ilvl w:val="0"/>
          <w:numId w:val="1"/>
        </w:numPr>
      </w:pPr>
      <w:r>
        <w:t xml:space="preserve"> tropical species are particularly vulnerable to warming because they have narrower thermal tolerance ranges (than temperate species?)</w:t>
      </w:r>
    </w:p>
    <w:p w14:paraId="6271E04E" w14:textId="77777777" w:rsidR="0083795E" w:rsidRDefault="0083795E" w:rsidP="0083795E">
      <w:pPr>
        <w:pStyle w:val="CommentText"/>
        <w:numPr>
          <w:ilvl w:val="0"/>
          <w:numId w:val="1"/>
        </w:numPr>
      </w:pPr>
      <w:r>
        <w:t>because of their narrower ranges, they are more likely to experience temperatures outside their range due to climate change</w:t>
      </w:r>
    </w:p>
    <w:p w14:paraId="45B70C7E" w14:textId="77777777" w:rsidR="0083795E" w:rsidRDefault="0083795E" w:rsidP="0083795E">
      <w:pPr>
        <w:pStyle w:val="CommentText"/>
        <w:numPr>
          <w:ilvl w:val="0"/>
          <w:numId w:val="1"/>
        </w:numPr>
      </w:pPr>
      <w:r>
        <w:t xml:space="preserve"> they might not be able to disperse to new, better spots</w:t>
      </w:r>
    </w:p>
    <w:p w14:paraId="1A6716CA" w14:textId="77777777" w:rsidR="0083795E" w:rsidRDefault="0083795E" w:rsidP="0083795E">
      <w:pPr>
        <w:pStyle w:val="CommentText"/>
        <w:numPr>
          <w:ilvl w:val="0"/>
          <w:numId w:val="1"/>
        </w:numPr>
      </w:pPr>
      <w:r>
        <w:t xml:space="preserve"> as species distributions shift away from the lowlands due to climate change, there aren’t any new species able to take their place.</w:t>
      </w:r>
    </w:p>
    <w:p w14:paraId="7FE21520" w14:textId="77777777" w:rsidR="0083795E" w:rsidRDefault="0083795E" w:rsidP="0083795E">
      <w:pPr>
        <w:pStyle w:val="CommentText"/>
      </w:pPr>
    </w:p>
    <w:p w14:paraId="1F517359" w14:textId="77777777" w:rsidR="0083795E" w:rsidRDefault="0083795E" w:rsidP="0083795E">
      <w:pPr>
        <w:pStyle w:val="CommentText"/>
      </w:pPr>
      <w:r>
        <w:t>Suggestion:</w:t>
      </w:r>
    </w:p>
    <w:p w14:paraId="12C2E797" w14:textId="77777777" w:rsidR="0083795E" w:rsidRDefault="0083795E" w:rsidP="0083795E">
      <w:pPr>
        <w:pStyle w:val="CommentText"/>
        <w:numPr>
          <w:ilvl w:val="0"/>
          <w:numId w:val="1"/>
        </w:numPr>
      </w:pPr>
      <w:r>
        <w:t>cut the sentence/clause about being unable to disperse far and fast enough (see comment below – think it’s confusing)</w:t>
      </w:r>
    </w:p>
  </w:comment>
  <w:comment w:id="1" w:author="Eleanor Bath" w:date="2020-08-06T11:02:00Z" w:initials="EB">
    <w:p w14:paraId="5A3B3F8E" w14:textId="77777777" w:rsidR="0083795E" w:rsidRDefault="0083795E">
      <w:pPr>
        <w:pStyle w:val="CommentText"/>
      </w:pPr>
      <w:r>
        <w:rPr>
          <w:rStyle w:val="CommentReference"/>
        </w:rPr>
        <w:annotationRef/>
      </w:r>
      <w:r>
        <w:t>I love this first sentence! Sets it up nicely.</w:t>
      </w:r>
    </w:p>
  </w:comment>
  <w:comment w:id="8" w:author="Eleanor Bath" w:date="2020-08-06T10:59:00Z" w:initials="EB">
    <w:p w14:paraId="2E02112A" w14:textId="77777777" w:rsidR="0083795E" w:rsidRDefault="0083795E">
      <w:pPr>
        <w:pStyle w:val="CommentText"/>
      </w:pPr>
      <w:r>
        <w:rPr>
          <w:rStyle w:val="CommentReference"/>
        </w:rPr>
        <w:annotationRef/>
      </w:r>
      <w:r>
        <w:t>I got a bit confused here because you’re saying that species won’t be able to disperse in the first sentence, then saying because they’ve dispersed there are all these holes in the lowlands in the second sentence.</w:t>
      </w:r>
    </w:p>
  </w:comment>
  <w:comment w:id="11" w:author="Eleanor Bath" w:date="2020-08-06T11:01:00Z" w:initials="EB">
    <w:p w14:paraId="20594549" w14:textId="77777777" w:rsidR="0083795E" w:rsidRDefault="0083795E">
      <w:pPr>
        <w:pStyle w:val="CommentText"/>
      </w:pPr>
      <w:r>
        <w:rPr>
          <w:rStyle w:val="CommentReference"/>
        </w:rPr>
        <w:annotationRef/>
      </w:r>
      <w:r>
        <w:t>I wonder if you need to say here that tropical lowlands are particularly vulnerable to changes. It’s not clear here why species are shifting from the lowlands. Maybe something like:</w:t>
      </w:r>
    </w:p>
    <w:p w14:paraId="1BC3D0DF" w14:textId="77777777" w:rsidR="0083795E" w:rsidRDefault="0083795E">
      <w:pPr>
        <w:pStyle w:val="CommentText"/>
      </w:pPr>
    </w:p>
    <w:p w14:paraId="4230BC33" w14:textId="77777777" w:rsidR="0083795E" w:rsidRDefault="0083795E">
      <w:pPr>
        <w:pStyle w:val="CommentText"/>
      </w:pPr>
      <w:r>
        <w:t xml:space="preserve">Species in tropical lowlands are predicted to shift their ranges to higher altitudes and latitudes to escape rising temperatures in the lowlands. However, this means no species remain who are able to </w:t>
      </w:r>
      <w:r w:rsidR="009C25F0">
        <w:t>replace these displaced or declining species.</w:t>
      </w:r>
    </w:p>
    <w:p w14:paraId="62B0CB6A" w14:textId="77777777" w:rsidR="009C25F0" w:rsidRDefault="009C25F0">
      <w:pPr>
        <w:pStyle w:val="CommentText"/>
      </w:pPr>
    </w:p>
    <w:p w14:paraId="33788803" w14:textId="77777777" w:rsidR="009C25F0" w:rsidRDefault="009C25F0">
      <w:pPr>
        <w:pStyle w:val="CommentText"/>
      </w:pPr>
      <w:r>
        <w:t>Not sure if it it’s shorter, but maybe a bit clearer?</w:t>
      </w:r>
    </w:p>
    <w:p w14:paraId="3206A126" w14:textId="77777777" w:rsidR="0083795E" w:rsidRDefault="0083795E">
      <w:pPr>
        <w:pStyle w:val="CommentText"/>
      </w:pPr>
    </w:p>
  </w:comment>
  <w:comment w:id="12" w:author="Eleanor Bath" w:date="2020-08-06T11:04:00Z" w:initials="EB">
    <w:p w14:paraId="7AFF9ED6" w14:textId="77777777" w:rsidR="009C25F0" w:rsidRDefault="009C25F0">
      <w:pPr>
        <w:pStyle w:val="CommentText"/>
      </w:pPr>
      <w:r>
        <w:rPr>
          <w:rStyle w:val="CommentReference"/>
        </w:rPr>
        <w:annotationRef/>
      </w:r>
      <w:r>
        <w:t xml:space="preserve">I think this should be ‘however’, rather than ‘nevertheless’. </w:t>
      </w:r>
      <w:proofErr w:type="gramStart"/>
      <w:r>
        <w:t>However</w:t>
      </w:r>
      <w:proofErr w:type="gramEnd"/>
      <w:r>
        <w:t xml:space="preserve"> has more of a feeling of – ‘but wait, there’s this other thing that’s important’, while nevertheless is more like – ‘in addition to what I’ve said above’.</w:t>
      </w:r>
    </w:p>
    <w:p w14:paraId="54C8EF2E" w14:textId="77777777" w:rsidR="00284642" w:rsidRDefault="00284642">
      <w:pPr>
        <w:pStyle w:val="CommentText"/>
      </w:pPr>
    </w:p>
    <w:p w14:paraId="43610246" w14:textId="51320F25" w:rsidR="00284642" w:rsidRDefault="00284642">
      <w:pPr>
        <w:pStyle w:val="CommentText"/>
      </w:pPr>
      <w:r>
        <w:t>I also wonder if you should start this paragraph with a sentence that explains the way we normally deduce thermal niche (i.e. from distributions).</w:t>
      </w:r>
    </w:p>
  </w:comment>
  <w:comment w:id="13" w:author="Eleanor Bath" w:date="2020-08-06T11:06:00Z" w:initials="EB">
    <w:p w14:paraId="3A3191CF" w14:textId="77777777" w:rsidR="007A35A2" w:rsidRDefault="007A35A2">
      <w:pPr>
        <w:pStyle w:val="CommentText"/>
      </w:pPr>
      <w:r>
        <w:rPr>
          <w:rStyle w:val="CommentReference"/>
        </w:rPr>
        <w:annotationRef/>
      </w:r>
      <w:r>
        <w:t>Here, I think we can simplify this to something like:</w:t>
      </w:r>
    </w:p>
    <w:p w14:paraId="75D96440" w14:textId="77777777" w:rsidR="007A35A2" w:rsidRDefault="007A35A2">
      <w:pPr>
        <w:pStyle w:val="CommentText"/>
      </w:pPr>
    </w:p>
    <w:p w14:paraId="6C32B610" w14:textId="61117CBB" w:rsidR="007A35A2" w:rsidRDefault="007A35A2">
      <w:pPr>
        <w:pStyle w:val="CommentText"/>
      </w:pPr>
      <w:r>
        <w:t>Some of these factors include drought, behavioural thermoregulation, and biotic interactions (references here).</w:t>
      </w:r>
    </w:p>
    <w:p w14:paraId="2DD484FB" w14:textId="4CFE6AA6" w:rsidR="007A35A2" w:rsidRDefault="007A35A2">
      <w:pPr>
        <w:pStyle w:val="CommentText"/>
      </w:pPr>
    </w:p>
    <w:p w14:paraId="53D25D1A" w14:textId="76EAF1EA" w:rsidR="007A35A2" w:rsidRDefault="007A35A2">
      <w:pPr>
        <w:pStyle w:val="CommentText"/>
      </w:pPr>
      <w:r>
        <w:t>As you’re not really focusing on these factors in your manuscript, don’t need to spend heaps of time describing them.</w:t>
      </w:r>
    </w:p>
  </w:comment>
  <w:comment w:id="20" w:author="Eleanor Bath" w:date="2020-08-06T11:09:00Z" w:initials="EB">
    <w:p w14:paraId="2115E2E5" w14:textId="0EB986DB" w:rsidR="007A35A2" w:rsidRDefault="007A35A2">
      <w:pPr>
        <w:pStyle w:val="CommentText"/>
      </w:pPr>
      <w:r>
        <w:rPr>
          <w:rStyle w:val="CommentReference"/>
        </w:rPr>
        <w:annotationRef/>
      </w:r>
      <w:r>
        <w:t>I think this sentence needs to be a bit clearer. Your sentence before says that actually, species might have different thermal tolerances than those we’ve worked out based on their distributions. Now you’re justifying why it’s still ok to use distribution as a way of measuring thermal niche. Need a little bit more of a link/justification here, I think.</w:t>
      </w:r>
    </w:p>
  </w:comment>
  <w:comment w:id="23" w:author="Eleanor Bath" w:date="2020-08-06T11:11:00Z" w:initials="EB">
    <w:p w14:paraId="13006596" w14:textId="62816F55" w:rsidR="00284642" w:rsidRDefault="00284642">
      <w:pPr>
        <w:pStyle w:val="CommentText"/>
      </w:pPr>
      <w:r>
        <w:rPr>
          <w:rStyle w:val="CommentReference"/>
        </w:rPr>
        <w:annotationRef/>
      </w:r>
      <w:r>
        <w:t>Nice! Great concluding sentence of this paragraph.</w:t>
      </w:r>
    </w:p>
  </w:comment>
  <w:comment w:id="30" w:author="Eleanor Bath" w:date="2020-08-06T11:15:00Z" w:initials="EB">
    <w:p w14:paraId="1C0051B9" w14:textId="3331A4F8" w:rsidR="004400FB" w:rsidRDefault="004400FB">
      <w:pPr>
        <w:pStyle w:val="CommentText"/>
      </w:pPr>
      <w:r>
        <w:rPr>
          <w:rStyle w:val="CommentReference"/>
        </w:rPr>
        <w:annotationRef/>
      </w:r>
      <w:r>
        <w:t>This is great! A really nice justification for your study. Want more of this kind of stuff!</w:t>
      </w:r>
    </w:p>
  </w:comment>
  <w:comment w:id="31" w:author="Eleanor Bath" w:date="2020-08-06T11:13:00Z" w:initials="EB">
    <w:p w14:paraId="25AC25A8" w14:textId="2F1D8EE9" w:rsidR="00284642" w:rsidRDefault="00284642">
      <w:pPr>
        <w:pStyle w:val="CommentText"/>
      </w:pPr>
      <w:r>
        <w:rPr>
          <w:rStyle w:val="CommentReference"/>
        </w:rPr>
        <w:annotationRef/>
      </w:r>
      <w:r>
        <w:t xml:space="preserve">These two paragraphs on thermal tolerance </w:t>
      </w:r>
      <w:r w:rsidR="004400FB">
        <w:t>felt a bit disjointed and descriptive. I wasn’t sure what their point was. They’re also quite full of examples, which I think could be replaced by larger points that you’re trying to make.</w:t>
      </w:r>
    </w:p>
  </w:comment>
  <w:comment w:id="32" w:author="Eleanor Bath" w:date="2020-08-06T11:15:00Z" w:initials="EB">
    <w:p w14:paraId="62A7CA30" w14:textId="77777777" w:rsidR="004400FB" w:rsidRDefault="004400FB">
      <w:pPr>
        <w:pStyle w:val="CommentText"/>
      </w:pPr>
      <w:r>
        <w:rPr>
          <w:rStyle w:val="CommentReference"/>
        </w:rPr>
        <w:annotationRef/>
      </w:r>
      <w:r>
        <w:t>I would start this paragraph with something like:</w:t>
      </w:r>
    </w:p>
    <w:p w14:paraId="7714CC22" w14:textId="77777777" w:rsidR="004400FB" w:rsidRDefault="004400FB">
      <w:pPr>
        <w:pStyle w:val="CommentText"/>
      </w:pPr>
    </w:p>
    <w:p w14:paraId="130598E6" w14:textId="77777777" w:rsidR="004400FB" w:rsidRDefault="004400FB">
      <w:pPr>
        <w:pStyle w:val="CommentText"/>
      </w:pPr>
      <w:r>
        <w:t>In this study, we aimed to address this gap by comparing the relationship between species’ realised distribution patterns and their actual thermal tolerance.</w:t>
      </w:r>
    </w:p>
    <w:p w14:paraId="73DBADB1" w14:textId="77777777" w:rsidR="004400FB" w:rsidRDefault="004400FB">
      <w:pPr>
        <w:pStyle w:val="CommentText"/>
      </w:pPr>
    </w:p>
    <w:p w14:paraId="1292989C" w14:textId="387FF2A8" w:rsidR="004400FB" w:rsidRDefault="004400FB">
      <w:pPr>
        <w:pStyle w:val="CommentText"/>
      </w:pPr>
      <w:r>
        <w:t>You’re telling us what question you’re answering, then telling us how you answered it.</w:t>
      </w:r>
    </w:p>
  </w:comment>
  <w:comment w:id="41" w:author="Eleanor Bath" w:date="2020-08-06T11:18:00Z" w:initials="EB">
    <w:p w14:paraId="623428DE" w14:textId="74063589" w:rsidR="004400FB" w:rsidRDefault="004400FB">
      <w:pPr>
        <w:pStyle w:val="CommentText"/>
      </w:pPr>
      <w:r>
        <w:rPr>
          <w:rStyle w:val="CommentReference"/>
        </w:rPr>
        <w:annotationRef/>
      </w:r>
      <w:r>
        <w:t>Can you say this more strongly/clearly?</w:t>
      </w:r>
    </w:p>
  </w:comment>
  <w:comment w:id="42" w:author="Eleanor Bath" w:date="2020-08-06T11:19:00Z" w:initials="EB">
    <w:p w14:paraId="796A06B0" w14:textId="2EFEB4A5" w:rsidR="004400FB" w:rsidRDefault="004400FB">
      <w:pPr>
        <w:pStyle w:val="CommentText"/>
      </w:pPr>
      <w:r>
        <w:rPr>
          <w:rStyle w:val="CommentReference"/>
        </w:rPr>
        <w:annotationRef/>
      </w:r>
      <w:r>
        <w:t xml:space="preserve">This comes in from nowhere a bit. </w:t>
      </w:r>
      <w:r>
        <w:t xml:space="preserve">You might need a prediction and hypothesis about what you expect and what this </w:t>
      </w:r>
      <w:r>
        <w:t>means.</w:t>
      </w:r>
      <w:bookmarkStart w:id="43" w:name="_GoBack"/>
      <w:bookmarkEnd w:id="43"/>
    </w:p>
  </w:comment>
  <w:comment w:id="44" w:author="Eleanor Bath" w:date="2020-08-06T11:19:00Z" w:initials="EB">
    <w:p w14:paraId="2D40C095" w14:textId="5159B462" w:rsidR="004400FB" w:rsidRDefault="004400FB">
      <w:pPr>
        <w:pStyle w:val="CommentText"/>
      </w:pPr>
      <w:r>
        <w:rPr>
          <w:rStyle w:val="CommentReference"/>
        </w:rPr>
        <w:annotationRef/>
      </w:r>
      <w:r>
        <w:t>This is such a cool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2E797" w15:done="0"/>
  <w15:commentEx w15:paraId="5A3B3F8E" w15:done="0"/>
  <w15:commentEx w15:paraId="2E02112A" w15:done="0"/>
  <w15:commentEx w15:paraId="3206A126" w15:done="0"/>
  <w15:commentEx w15:paraId="43610246" w15:done="0"/>
  <w15:commentEx w15:paraId="53D25D1A" w15:done="0"/>
  <w15:commentEx w15:paraId="2115E2E5" w15:done="0"/>
  <w15:commentEx w15:paraId="13006596" w15:done="0"/>
  <w15:commentEx w15:paraId="1C0051B9" w15:done="0"/>
  <w15:commentEx w15:paraId="25AC25A8" w15:done="0"/>
  <w15:commentEx w15:paraId="1292989C" w15:done="0"/>
  <w15:commentEx w15:paraId="623428DE" w15:done="0"/>
  <w15:commentEx w15:paraId="796A06B0" w15:done="0"/>
  <w15:commentEx w15:paraId="2D40C0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660A8" w16cex:dateUtc="2020-08-06T09:57:00Z"/>
  <w16cex:commentExtensible w16cex:durableId="22D661C5" w16cex:dateUtc="2020-08-06T10:02:00Z"/>
  <w16cex:commentExtensible w16cex:durableId="22D6610C" w16cex:dateUtc="2020-08-06T09:59:00Z"/>
  <w16cex:commentExtensible w16cex:durableId="22D6618F" w16cex:dateUtc="2020-08-06T10:01:00Z"/>
  <w16cex:commentExtensible w16cex:durableId="22D66250" w16cex:dateUtc="2020-08-06T10:04:00Z"/>
  <w16cex:commentExtensible w16cex:durableId="22D662B7" w16cex:dateUtc="2020-08-06T10:06:00Z"/>
  <w16cex:commentExtensible w16cex:durableId="22D6637A" w16cex:dateUtc="2020-08-06T10:09:00Z"/>
  <w16cex:commentExtensible w16cex:durableId="22D663C9" w16cex:dateUtc="2020-08-06T10:11:00Z"/>
  <w16cex:commentExtensible w16cex:durableId="22D664B4" w16cex:dateUtc="2020-08-06T10:15:00Z"/>
  <w16cex:commentExtensible w16cex:durableId="22D66471" w16cex:dateUtc="2020-08-06T10:13:00Z"/>
  <w16cex:commentExtensible w16cex:durableId="22D664EA" w16cex:dateUtc="2020-08-06T10:15:00Z"/>
  <w16cex:commentExtensible w16cex:durableId="22D6659F" w16cex:dateUtc="2020-08-06T10:18:00Z"/>
  <w16cex:commentExtensible w16cex:durableId="22D665C7" w16cex:dateUtc="2020-08-06T10:19:00Z"/>
  <w16cex:commentExtensible w16cex:durableId="22D665BD" w16cex:dateUtc="2020-08-0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2E797" w16cid:durableId="22D660A8"/>
  <w16cid:commentId w16cid:paraId="5A3B3F8E" w16cid:durableId="22D661C5"/>
  <w16cid:commentId w16cid:paraId="2E02112A" w16cid:durableId="22D6610C"/>
  <w16cid:commentId w16cid:paraId="3206A126" w16cid:durableId="22D6618F"/>
  <w16cid:commentId w16cid:paraId="43610246" w16cid:durableId="22D66250"/>
  <w16cid:commentId w16cid:paraId="53D25D1A" w16cid:durableId="22D662B7"/>
  <w16cid:commentId w16cid:paraId="2115E2E5" w16cid:durableId="22D6637A"/>
  <w16cid:commentId w16cid:paraId="13006596" w16cid:durableId="22D663C9"/>
  <w16cid:commentId w16cid:paraId="1C0051B9" w16cid:durableId="22D664B4"/>
  <w16cid:commentId w16cid:paraId="25AC25A8" w16cid:durableId="22D66471"/>
  <w16cid:commentId w16cid:paraId="1292989C" w16cid:durableId="22D664EA"/>
  <w16cid:commentId w16cid:paraId="623428DE" w16cid:durableId="22D6659F"/>
  <w16cid:commentId w16cid:paraId="796A06B0" w16cid:durableId="22D665C7"/>
  <w16cid:commentId w16cid:paraId="2D40C095" w16cid:durableId="22D665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46B3C"/>
    <w:multiLevelType w:val="hybridMultilevel"/>
    <w:tmpl w:val="68A84D76"/>
    <w:lvl w:ilvl="0" w:tplc="887A34C8">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eanor Bath">
    <w15:presenceInfo w15:providerId="AD" w15:userId="S::eleanor.bath@oxforduni.onmicrosoft.com::77bee0f0-fb29-42d3-a2e2-6794cc3640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87B"/>
    <w:rsid w:val="001A7D36"/>
    <w:rsid w:val="00284642"/>
    <w:rsid w:val="0033587B"/>
    <w:rsid w:val="004400FB"/>
    <w:rsid w:val="007A35A2"/>
    <w:rsid w:val="0083795E"/>
    <w:rsid w:val="009C25F0"/>
    <w:rsid w:val="00A079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6A4A826"/>
  <w15:chartTrackingRefBased/>
  <w15:docId w15:val="{8A20E09F-F74B-6E4B-A8EE-C0AD3C8A7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87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587B"/>
    <w:rPr>
      <w:rFonts w:eastAsiaTheme="minorEastAsia"/>
      <w:sz w:val="18"/>
      <w:szCs w:val="18"/>
    </w:rPr>
  </w:style>
  <w:style w:type="character" w:customStyle="1" w:styleId="BalloonTextChar">
    <w:name w:val="Balloon Text Char"/>
    <w:basedOn w:val="DefaultParagraphFont"/>
    <w:link w:val="BalloonText"/>
    <w:uiPriority w:val="99"/>
    <w:semiHidden/>
    <w:rsid w:val="0033587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3587B"/>
    <w:rPr>
      <w:sz w:val="16"/>
      <w:szCs w:val="16"/>
    </w:rPr>
  </w:style>
  <w:style w:type="paragraph" w:styleId="CommentText">
    <w:name w:val="annotation text"/>
    <w:basedOn w:val="Normal"/>
    <w:link w:val="CommentTextChar"/>
    <w:uiPriority w:val="99"/>
    <w:unhideWhenUsed/>
    <w:rsid w:val="0033587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3587B"/>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83795E"/>
    <w:pPr>
      <w:spacing w:after="0"/>
    </w:pPr>
    <w:rPr>
      <w:rFonts w:ascii="Times New Roman" w:eastAsia="Times New Roman" w:hAnsi="Times New Roman" w:cs="Times New Roman"/>
      <w:b/>
      <w:bCs/>
      <w:lang w:eastAsia="zh-CN"/>
    </w:rPr>
  </w:style>
  <w:style w:type="character" w:customStyle="1" w:styleId="CommentSubjectChar">
    <w:name w:val="Comment Subject Char"/>
    <w:basedOn w:val="CommentTextChar"/>
    <w:link w:val="CommentSubject"/>
    <w:uiPriority w:val="99"/>
    <w:semiHidden/>
    <w:rsid w:val="0083795E"/>
    <w:rPr>
      <w:rFonts w:ascii="Times New Roman" w:eastAsia="Times New Roman"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Pages>
  <Words>16993</Words>
  <Characters>96864</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Eleanor Bath</cp:lastModifiedBy>
  <cp:revision>4</cp:revision>
  <dcterms:created xsi:type="dcterms:W3CDTF">2020-08-06T10:06:00Z</dcterms:created>
  <dcterms:modified xsi:type="dcterms:W3CDTF">2020-08-06T10:20:00Z</dcterms:modified>
</cp:coreProperties>
</file>